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drawings/drawing1.xml" ContentType="application/vnd.openxmlformats-officedocument.drawingml.chartshap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9070"/>
      </w:tblGrid>
      <w:tr w:rsidR="005E333F" w:rsidRPr="00036812" w14:paraId="54E20C71" w14:textId="77777777" w:rsidTr="005E333F">
        <w:trPr>
          <w:trHeight w:val="2276"/>
          <w:jc w:val="center"/>
        </w:trPr>
        <w:tc>
          <w:tcPr>
            <w:tcW w:w="5000" w:type="pct"/>
            <w:vAlign w:val="center"/>
          </w:tcPr>
          <w:p w14:paraId="23D8F2A9" w14:textId="0AE61AD6" w:rsidR="005E333F" w:rsidRDefault="00317DD9" w:rsidP="00AF69E4">
            <w:pPr>
              <w:pStyle w:val="Title"/>
              <w:rPr>
                <w:rFonts w:eastAsia="Calibri"/>
                <w:color w:val="auto"/>
                <w:spacing w:val="0"/>
                <w:kern w:val="0"/>
                <w:sz w:val="24"/>
                <w:szCs w:val="22"/>
              </w:rPr>
            </w:pPr>
            <w:r>
              <w:rPr>
                <w:rFonts w:eastAsia="Calibri"/>
                <w:noProof/>
                <w:color w:val="auto"/>
                <w:spacing w:val="0"/>
                <w:kern w:val="0"/>
                <w:sz w:val="24"/>
                <w:szCs w:val="22"/>
                <w:lang w:val="en-GB" w:eastAsia="en-GB"/>
              </w:rPr>
              <w:drawing>
                <wp:anchor distT="0" distB="0" distL="114300" distR="114300" simplePos="0" relativeHeight="251658240" behindDoc="0" locked="0" layoutInCell="1" allowOverlap="1" wp14:anchorId="75D41D02" wp14:editId="4356C0E7">
                  <wp:simplePos x="0" y="0"/>
                  <wp:positionH relativeFrom="column">
                    <wp:posOffset>3707765</wp:posOffset>
                  </wp:positionH>
                  <wp:positionV relativeFrom="page">
                    <wp:posOffset>-528320</wp:posOffset>
                  </wp:positionV>
                  <wp:extent cx="1795145" cy="1276985"/>
                  <wp:effectExtent l="0" t="0" r="0" b="0"/>
                  <wp:wrapNone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GIATE_logo_blue_silver.png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95145" cy="12769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>
              <w:rPr>
                <w:noProof/>
              </w:rPr>
              <w:drawing>
                <wp:anchor distT="0" distB="0" distL="114300" distR="114300" simplePos="0" relativeHeight="251661312" behindDoc="0" locked="0" layoutInCell="1" allowOverlap="1" wp14:anchorId="609F37B0" wp14:editId="404E8654">
                  <wp:simplePos x="0" y="0"/>
                  <wp:positionH relativeFrom="column">
                    <wp:posOffset>88265</wp:posOffset>
                  </wp:positionH>
                  <wp:positionV relativeFrom="page">
                    <wp:posOffset>-427355</wp:posOffset>
                  </wp:positionV>
                  <wp:extent cx="2542540" cy="828675"/>
                  <wp:effectExtent l="0" t="0" r="0" b="9525"/>
                  <wp:wrapNone/>
                  <wp:docPr id="1564189080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42540" cy="8286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  <w:tr w:rsidR="00C35582" w:rsidRPr="00036812" w14:paraId="367B4DB0" w14:textId="77777777" w:rsidTr="00692424">
        <w:trPr>
          <w:trHeight w:val="7937"/>
          <w:jc w:val="center"/>
        </w:trPr>
        <w:tc>
          <w:tcPr>
            <w:tcW w:w="5000" w:type="pct"/>
          </w:tcPr>
          <w:p w14:paraId="7F043D17" w14:textId="2DD01EAD" w:rsidR="00C35582" w:rsidRPr="001F11BC" w:rsidRDefault="00C35582" w:rsidP="00C3558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40"/>
                <w:szCs w:val="40"/>
              </w:rPr>
            </w:pPr>
          </w:p>
          <w:p w14:paraId="60A886BA" w14:textId="2ABA3735" w:rsidR="00C35582" w:rsidRPr="001F11BC" w:rsidRDefault="00C35582" w:rsidP="00C3558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40"/>
                <w:szCs w:val="40"/>
              </w:rPr>
            </w:pPr>
          </w:p>
          <w:p w14:paraId="3C4572A6" w14:textId="0293AC6A" w:rsidR="00C35582" w:rsidRPr="001F11BC" w:rsidRDefault="00C35582" w:rsidP="00C3558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40"/>
                <w:szCs w:val="40"/>
              </w:rPr>
            </w:pPr>
          </w:p>
          <w:p w14:paraId="52944711" w14:textId="0E38C999" w:rsidR="00C35582" w:rsidRPr="001F11BC" w:rsidRDefault="00C35582" w:rsidP="00C3558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40"/>
                <w:szCs w:val="40"/>
              </w:rPr>
            </w:pPr>
          </w:p>
          <w:p w14:paraId="1D772BC6" w14:textId="2093E8DE" w:rsidR="00C35582" w:rsidRPr="006F785F" w:rsidRDefault="006F785F" w:rsidP="006F785F">
            <w:pPr>
              <w:pStyle w:val="Title"/>
              <w:rPr>
                <w:b/>
              </w:rPr>
            </w:pPr>
            <w:r>
              <w:rPr>
                <w:b/>
              </w:rPr>
              <w:t xml:space="preserve">Type the </w:t>
            </w:r>
            <w:r w:rsidR="007A0B21" w:rsidRPr="006F785F">
              <w:rPr>
                <w:b/>
              </w:rPr>
              <w:t>title of the paper</w:t>
            </w:r>
          </w:p>
          <w:p w14:paraId="7FD7012D" w14:textId="3E1899BE" w:rsidR="00C35582" w:rsidRPr="001F11BC" w:rsidRDefault="00C35582" w:rsidP="00C3558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</w:rPr>
            </w:pPr>
          </w:p>
          <w:p w14:paraId="765508AA" w14:textId="523BE213" w:rsidR="00C35582" w:rsidRPr="001F11BC" w:rsidRDefault="00C35582" w:rsidP="00C35582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</w:rPr>
            </w:pPr>
          </w:p>
          <w:p w14:paraId="1794635A" w14:textId="56C46F53" w:rsidR="007A0B21" w:rsidRDefault="007A0B21" w:rsidP="007A0B21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28"/>
                <w:szCs w:val="28"/>
              </w:rPr>
            </w:pPr>
            <w:r w:rsidRPr="007A0B21">
              <w:rPr>
                <w:rFonts w:ascii="Calibri" w:hAnsi="Calibri"/>
                <w:b/>
                <w:sz w:val="28"/>
                <w:szCs w:val="28"/>
              </w:rPr>
              <w:t>Author Name1</w:t>
            </w:r>
            <w:r w:rsidRPr="007A0B21">
              <w:rPr>
                <w:rFonts w:ascii="Calibri" w:hAnsi="Calibri"/>
                <w:b/>
                <w:sz w:val="28"/>
                <w:szCs w:val="28"/>
                <w:vertAlign w:val="superscript"/>
              </w:rPr>
              <w:t>AB</w:t>
            </w:r>
            <w:r w:rsidRPr="007A0B21">
              <w:rPr>
                <w:rFonts w:ascii="Calibri" w:hAnsi="Calibri"/>
                <w:b/>
                <w:sz w:val="28"/>
                <w:szCs w:val="28"/>
              </w:rPr>
              <w:t>, Author Name2</w:t>
            </w:r>
            <w:r w:rsidRPr="007A0B21">
              <w:rPr>
                <w:rFonts w:ascii="Calibri" w:hAnsi="Calibri"/>
                <w:b/>
                <w:sz w:val="28"/>
                <w:szCs w:val="28"/>
                <w:vertAlign w:val="superscript"/>
              </w:rPr>
              <w:t>C</w:t>
            </w:r>
            <w:r w:rsidRPr="007A0B21">
              <w:rPr>
                <w:rFonts w:ascii="Calibri" w:hAnsi="Calibri"/>
                <w:b/>
                <w:sz w:val="28"/>
                <w:szCs w:val="28"/>
              </w:rPr>
              <w:t xml:space="preserve"> and Author Name3</w:t>
            </w:r>
            <w:r w:rsidRPr="007A0B21">
              <w:rPr>
                <w:rFonts w:ascii="Calibri" w:hAnsi="Calibri"/>
                <w:b/>
                <w:sz w:val="28"/>
                <w:szCs w:val="28"/>
                <w:vertAlign w:val="superscript"/>
              </w:rPr>
              <w:t>D</w:t>
            </w:r>
          </w:p>
          <w:p w14:paraId="73E0A811" w14:textId="7C47D34A" w:rsidR="007A0B21" w:rsidRPr="007A0B21" w:rsidRDefault="007A0B21" w:rsidP="007A0B21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28"/>
                <w:szCs w:val="28"/>
              </w:rPr>
            </w:pPr>
          </w:p>
          <w:p w14:paraId="32B43A21" w14:textId="7E40E098" w:rsidR="007A0B21" w:rsidRPr="007A0B21" w:rsidRDefault="007A0B21" w:rsidP="007A0B21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28"/>
                <w:szCs w:val="28"/>
              </w:rPr>
            </w:pPr>
            <w:proofErr w:type="gramStart"/>
            <w:r w:rsidRPr="007A0B21">
              <w:rPr>
                <w:rFonts w:ascii="Calibri" w:hAnsi="Calibri"/>
                <w:b/>
                <w:sz w:val="28"/>
                <w:szCs w:val="28"/>
                <w:vertAlign w:val="superscript"/>
              </w:rPr>
              <w:t>A</w:t>
            </w:r>
            <w:proofErr w:type="gramEnd"/>
            <w:r w:rsidRPr="007A0B21">
              <w:rPr>
                <w:rFonts w:ascii="Calibri" w:hAnsi="Calibri"/>
                <w:b/>
                <w:sz w:val="28"/>
                <w:szCs w:val="28"/>
              </w:rPr>
              <w:t xml:space="preserve"> Affiliation such as institute, city, county/state, country</w:t>
            </w:r>
          </w:p>
          <w:p w14:paraId="4726D3F0" w14:textId="03FC9FDD" w:rsidR="007A0B21" w:rsidRPr="007A0B21" w:rsidRDefault="007A0B21" w:rsidP="007A0B21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28"/>
                <w:szCs w:val="28"/>
              </w:rPr>
            </w:pPr>
            <w:r w:rsidRPr="007A0B21">
              <w:rPr>
                <w:rFonts w:ascii="Calibri" w:hAnsi="Calibri"/>
                <w:b/>
                <w:sz w:val="28"/>
                <w:szCs w:val="28"/>
                <w:vertAlign w:val="superscript"/>
              </w:rPr>
              <w:t>B</w:t>
            </w:r>
            <w:r w:rsidRPr="007A0B21">
              <w:rPr>
                <w:rFonts w:ascii="Calibri" w:hAnsi="Calibri"/>
                <w:b/>
                <w:sz w:val="28"/>
                <w:szCs w:val="28"/>
              </w:rPr>
              <w:t xml:space="preserve"> Affiliation such as institute, city, county/state, country</w:t>
            </w:r>
          </w:p>
          <w:p w14:paraId="379D70C2" w14:textId="15FF444B" w:rsidR="007A0B21" w:rsidRPr="007A0B21" w:rsidRDefault="007A0B21" w:rsidP="007A0B21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  <w:sz w:val="28"/>
                <w:szCs w:val="28"/>
              </w:rPr>
            </w:pPr>
            <w:r w:rsidRPr="007A0B21">
              <w:rPr>
                <w:rFonts w:ascii="Calibri" w:hAnsi="Calibri"/>
                <w:b/>
                <w:sz w:val="28"/>
                <w:szCs w:val="28"/>
                <w:vertAlign w:val="superscript"/>
              </w:rPr>
              <w:t>C</w:t>
            </w:r>
            <w:r w:rsidRPr="007A0B21">
              <w:rPr>
                <w:rFonts w:ascii="Calibri" w:hAnsi="Calibri"/>
                <w:b/>
                <w:sz w:val="28"/>
                <w:szCs w:val="28"/>
              </w:rPr>
              <w:t xml:space="preserve"> Affiliation such as institute, city, county/state, country</w:t>
            </w:r>
          </w:p>
          <w:p w14:paraId="23BE4405" w14:textId="240EC48C" w:rsidR="00C35582" w:rsidRPr="001F11BC" w:rsidRDefault="007A0B21" w:rsidP="007A0B21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Calibri" w:hAnsi="Calibri"/>
                <w:b/>
              </w:rPr>
            </w:pPr>
            <w:r w:rsidRPr="007A0B21">
              <w:rPr>
                <w:rFonts w:ascii="Calibri" w:hAnsi="Calibri"/>
                <w:b/>
                <w:sz w:val="28"/>
                <w:szCs w:val="28"/>
                <w:vertAlign w:val="superscript"/>
              </w:rPr>
              <w:t>D</w:t>
            </w:r>
            <w:r w:rsidRPr="007A0B21">
              <w:rPr>
                <w:rFonts w:ascii="Calibri" w:hAnsi="Calibri"/>
                <w:b/>
                <w:sz w:val="28"/>
                <w:szCs w:val="28"/>
              </w:rPr>
              <w:t xml:space="preserve"> Affiliation such as institute, city, county/state, country</w:t>
            </w:r>
          </w:p>
          <w:p w14:paraId="554440EB" w14:textId="7A80B4C1" w:rsidR="00C35582" w:rsidRPr="00036812" w:rsidRDefault="00C35582" w:rsidP="00C35582">
            <w:pPr>
              <w:autoSpaceDE w:val="0"/>
              <w:autoSpaceDN w:val="0"/>
              <w:adjustRightInd w:val="0"/>
              <w:spacing w:after="0"/>
              <w:jc w:val="center"/>
            </w:pPr>
          </w:p>
        </w:tc>
      </w:tr>
      <w:tr w:rsidR="00A256B1" w:rsidRPr="00036812" w14:paraId="1A874821" w14:textId="77777777" w:rsidTr="005E333F">
        <w:trPr>
          <w:trHeight w:val="119"/>
          <w:jc w:val="center"/>
        </w:trPr>
        <w:tc>
          <w:tcPr>
            <w:tcW w:w="5000" w:type="pct"/>
            <w:vAlign w:val="center"/>
          </w:tcPr>
          <w:p w14:paraId="68426B53" w14:textId="77777777" w:rsidR="00692424" w:rsidRDefault="00045FA4" w:rsidP="00692424">
            <w:pPr>
              <w:spacing w:after="0"/>
              <w:jc w:val="center"/>
            </w:pPr>
            <w:r w:rsidRPr="00036812">
              <w:t>Contributed paper p</w:t>
            </w:r>
            <w:r w:rsidR="00692424">
              <w:t>repared for presentation at the</w:t>
            </w:r>
            <w:r w:rsidR="007A0B21">
              <w:t xml:space="preserve"> </w:t>
            </w:r>
          </w:p>
          <w:p w14:paraId="527E74F5" w14:textId="2F4FCB0F" w:rsidR="00692424" w:rsidRDefault="00C51FD4" w:rsidP="00692424">
            <w:pPr>
              <w:spacing w:after="0"/>
              <w:jc w:val="center"/>
            </w:pPr>
            <w:r>
              <w:t>5</w:t>
            </w:r>
            <w:r w:rsidR="00681D36" w:rsidRPr="00681D36">
              <w:rPr>
                <w:vertAlign w:val="superscript"/>
              </w:rPr>
              <w:t>th</w:t>
            </w:r>
            <w:r w:rsidR="00681D36">
              <w:t xml:space="preserve"> </w:t>
            </w:r>
            <w:r w:rsidR="00F6715C">
              <w:t>Symposium</w:t>
            </w:r>
            <w:r w:rsidR="00692424">
              <w:t xml:space="preserve"> on Agri-Tech Economics</w:t>
            </w:r>
            <w:r w:rsidR="009B7E16">
              <w:t xml:space="preserve"> for Sustainable Futures</w:t>
            </w:r>
          </w:p>
          <w:p w14:paraId="33603C5E" w14:textId="5DFC8F42" w:rsidR="00A256B1" w:rsidRDefault="003646DF" w:rsidP="00692424">
            <w:pPr>
              <w:spacing w:after="0"/>
              <w:jc w:val="center"/>
            </w:pPr>
            <w:r>
              <w:t>19</w:t>
            </w:r>
            <w:r w:rsidR="009B7E16">
              <w:t>-</w:t>
            </w:r>
            <w:r>
              <w:t>20</w:t>
            </w:r>
            <w:r w:rsidR="00692424">
              <w:t xml:space="preserve"> </w:t>
            </w:r>
            <w:r w:rsidR="00681D36">
              <w:t>September</w:t>
            </w:r>
            <w:r w:rsidR="00692424">
              <w:t xml:space="preserve"> 20</w:t>
            </w:r>
            <w:r w:rsidR="00F6715C">
              <w:t>2</w:t>
            </w:r>
            <w:r w:rsidR="00C51FD4">
              <w:t>2</w:t>
            </w:r>
            <w:r w:rsidR="00692424">
              <w:t>, Harper Adams University, Newport, U.K.</w:t>
            </w:r>
          </w:p>
          <w:p w14:paraId="14792276" w14:textId="062BC1F8" w:rsidR="00C54342" w:rsidRDefault="00C54342" w:rsidP="00692424">
            <w:pPr>
              <w:spacing w:after="0"/>
              <w:jc w:val="center"/>
            </w:pPr>
          </w:p>
          <w:p w14:paraId="57BCFAF1" w14:textId="77777777" w:rsidR="00C54342" w:rsidRDefault="00C54342" w:rsidP="00692424">
            <w:pPr>
              <w:spacing w:after="0"/>
              <w:jc w:val="center"/>
            </w:pPr>
          </w:p>
          <w:p w14:paraId="01887AB3" w14:textId="77777777" w:rsidR="00692424" w:rsidRDefault="00692424" w:rsidP="00692424">
            <w:pPr>
              <w:spacing w:after="0"/>
              <w:jc w:val="center"/>
            </w:pPr>
          </w:p>
          <w:p w14:paraId="0DF8BD6A" w14:textId="5EF6DCAD" w:rsidR="003F626D" w:rsidRPr="00036812" w:rsidRDefault="003F626D" w:rsidP="007A0B21">
            <w:pPr>
              <w:jc w:val="center"/>
            </w:pPr>
            <w:r w:rsidRPr="00036812">
              <w:rPr>
                <w:bCs/>
                <w:i/>
                <w:szCs w:val="24"/>
              </w:rPr>
              <w:t>Copyright 20</w:t>
            </w:r>
            <w:r w:rsidR="00F6715C">
              <w:rPr>
                <w:bCs/>
                <w:i/>
                <w:szCs w:val="24"/>
              </w:rPr>
              <w:t>2</w:t>
            </w:r>
            <w:r w:rsidR="00C51FD4">
              <w:rPr>
                <w:bCs/>
                <w:i/>
                <w:szCs w:val="24"/>
              </w:rPr>
              <w:t>2</w:t>
            </w:r>
            <w:r w:rsidRPr="00036812">
              <w:rPr>
                <w:bCs/>
                <w:i/>
                <w:szCs w:val="24"/>
              </w:rPr>
              <w:t xml:space="preserve"> by Authors names. All rights reserved. Readers may make verbatim copies of this document for non-commercial purposes by any means, provided that this copyright notice appears on all such copies.</w:t>
            </w:r>
          </w:p>
        </w:tc>
      </w:tr>
    </w:tbl>
    <w:p w14:paraId="52E6CB71" w14:textId="65F431AC" w:rsidR="00A256B1" w:rsidRPr="00681D36" w:rsidRDefault="00A256B1" w:rsidP="00C54342">
      <w:pPr>
        <w:pStyle w:val="Heading1"/>
        <w:jc w:val="center"/>
      </w:pPr>
      <w:r>
        <w:br w:type="page"/>
      </w:r>
      <w:r w:rsidR="006F785F" w:rsidRPr="00C54342">
        <w:rPr>
          <w:sz w:val="36"/>
        </w:rPr>
        <w:lastRenderedPageBreak/>
        <w:t>Type the title of the paper</w:t>
      </w:r>
    </w:p>
    <w:p w14:paraId="7B178364" w14:textId="7502FFB4" w:rsidR="003F626D" w:rsidRPr="001F11BC" w:rsidRDefault="007A0B21" w:rsidP="003F626D">
      <w:pPr>
        <w:jc w:val="center"/>
        <w:rPr>
          <w:rFonts w:ascii="Calibri" w:hAnsi="Calibri"/>
          <w:sz w:val="28"/>
          <w:szCs w:val="28"/>
        </w:rPr>
      </w:pPr>
      <w:r>
        <w:rPr>
          <w:rFonts w:ascii="Calibri" w:hAnsi="Calibri"/>
          <w:sz w:val="28"/>
          <w:szCs w:val="28"/>
        </w:rPr>
        <w:t>Author Name1</w:t>
      </w:r>
      <w:r w:rsidR="000868F1" w:rsidRPr="000868F1">
        <w:rPr>
          <w:rFonts w:ascii="Calibri" w:hAnsi="Calibri"/>
          <w:sz w:val="28"/>
          <w:szCs w:val="28"/>
          <w:vertAlign w:val="superscript"/>
        </w:rPr>
        <w:t>AB</w:t>
      </w:r>
      <w:r w:rsidR="00AA5E20">
        <w:rPr>
          <w:rFonts w:ascii="Calibri" w:hAnsi="Calibri"/>
          <w:sz w:val="28"/>
          <w:szCs w:val="28"/>
          <w:vertAlign w:val="superscript"/>
        </w:rPr>
        <w:t>*</w:t>
      </w:r>
      <w:r w:rsidR="000868F1" w:rsidRPr="000868F1">
        <w:rPr>
          <w:rFonts w:ascii="Calibri" w:hAnsi="Calibri"/>
          <w:sz w:val="28"/>
          <w:szCs w:val="28"/>
        </w:rPr>
        <w:t xml:space="preserve">, </w:t>
      </w:r>
      <w:r>
        <w:rPr>
          <w:rFonts w:ascii="Calibri" w:hAnsi="Calibri"/>
          <w:sz w:val="28"/>
          <w:szCs w:val="28"/>
        </w:rPr>
        <w:t>Author Name2</w:t>
      </w:r>
      <w:r w:rsidR="000868F1" w:rsidRPr="000868F1">
        <w:rPr>
          <w:rFonts w:ascii="Calibri" w:hAnsi="Calibri"/>
          <w:sz w:val="28"/>
          <w:szCs w:val="28"/>
          <w:vertAlign w:val="superscript"/>
        </w:rPr>
        <w:t>C</w:t>
      </w:r>
      <w:r w:rsidR="000868F1" w:rsidRPr="000868F1">
        <w:rPr>
          <w:rFonts w:ascii="Calibri" w:hAnsi="Calibri"/>
          <w:sz w:val="28"/>
          <w:szCs w:val="28"/>
        </w:rPr>
        <w:t xml:space="preserve"> and </w:t>
      </w:r>
      <w:r>
        <w:rPr>
          <w:rFonts w:ascii="Calibri" w:hAnsi="Calibri"/>
          <w:sz w:val="28"/>
          <w:szCs w:val="28"/>
        </w:rPr>
        <w:t>Author Name3</w:t>
      </w:r>
      <w:r w:rsidR="000868F1" w:rsidRPr="000868F1">
        <w:rPr>
          <w:rFonts w:ascii="Calibri" w:hAnsi="Calibri"/>
          <w:sz w:val="28"/>
          <w:szCs w:val="28"/>
          <w:vertAlign w:val="superscript"/>
        </w:rPr>
        <w:t>D</w:t>
      </w:r>
    </w:p>
    <w:p w14:paraId="24D9B882" w14:textId="0B761DF1" w:rsidR="000868F1" w:rsidRPr="00C54342" w:rsidRDefault="003F626D" w:rsidP="00437308">
      <w:pPr>
        <w:spacing w:after="0"/>
        <w:jc w:val="center"/>
        <w:rPr>
          <w:rFonts w:ascii="Calibri" w:hAnsi="Calibri"/>
          <w:i/>
          <w:szCs w:val="28"/>
        </w:rPr>
      </w:pPr>
      <w:proofErr w:type="gramStart"/>
      <w:r w:rsidRPr="00C54342">
        <w:rPr>
          <w:rFonts w:ascii="Calibri" w:hAnsi="Calibri"/>
          <w:i/>
          <w:szCs w:val="28"/>
          <w:vertAlign w:val="superscript"/>
        </w:rPr>
        <w:t>A</w:t>
      </w:r>
      <w:proofErr w:type="gramEnd"/>
      <w:r w:rsidR="000868F1" w:rsidRPr="00C54342">
        <w:rPr>
          <w:rFonts w:ascii="Calibri" w:hAnsi="Calibri"/>
          <w:i/>
          <w:szCs w:val="28"/>
          <w:vertAlign w:val="superscript"/>
        </w:rPr>
        <w:t xml:space="preserve"> </w:t>
      </w:r>
      <w:r w:rsidR="007A0B21" w:rsidRPr="00C54342">
        <w:rPr>
          <w:rFonts w:ascii="Calibri" w:hAnsi="Calibri"/>
          <w:i/>
          <w:szCs w:val="28"/>
        </w:rPr>
        <w:t>Affiliation</w:t>
      </w:r>
      <w:r w:rsidR="000868F1" w:rsidRPr="00C54342">
        <w:rPr>
          <w:rFonts w:ascii="Calibri" w:hAnsi="Calibri"/>
          <w:i/>
          <w:szCs w:val="28"/>
        </w:rPr>
        <w:t xml:space="preserve"> </w:t>
      </w:r>
      <w:r w:rsidR="007A0B21" w:rsidRPr="00C54342">
        <w:rPr>
          <w:rFonts w:ascii="Calibri" w:hAnsi="Calibri"/>
          <w:i/>
          <w:szCs w:val="28"/>
        </w:rPr>
        <w:t>such as institute, city, county/state, country</w:t>
      </w:r>
    </w:p>
    <w:p w14:paraId="4F88105E" w14:textId="74E16258" w:rsidR="000868F1" w:rsidRPr="00C54342" w:rsidRDefault="000868F1" w:rsidP="00437308">
      <w:pPr>
        <w:spacing w:after="0"/>
        <w:jc w:val="center"/>
        <w:rPr>
          <w:rFonts w:ascii="Calibri" w:hAnsi="Calibri"/>
          <w:i/>
          <w:szCs w:val="28"/>
        </w:rPr>
      </w:pPr>
      <w:r w:rsidRPr="00C54342">
        <w:rPr>
          <w:rFonts w:ascii="Calibri" w:hAnsi="Calibri"/>
          <w:i/>
          <w:szCs w:val="28"/>
          <w:vertAlign w:val="superscript"/>
        </w:rPr>
        <w:t xml:space="preserve">B </w:t>
      </w:r>
      <w:r w:rsidR="007A0B21" w:rsidRPr="00C54342">
        <w:rPr>
          <w:rFonts w:ascii="Calibri" w:hAnsi="Calibri"/>
          <w:i/>
          <w:szCs w:val="28"/>
        </w:rPr>
        <w:t>Affiliation such as institute, city, county/state, country</w:t>
      </w:r>
    </w:p>
    <w:p w14:paraId="31E8C861" w14:textId="1BCAF0FB" w:rsidR="000868F1" w:rsidRPr="00C54342" w:rsidRDefault="000868F1" w:rsidP="00437308">
      <w:pPr>
        <w:spacing w:after="0"/>
        <w:jc w:val="center"/>
        <w:rPr>
          <w:rFonts w:ascii="Calibri" w:hAnsi="Calibri"/>
          <w:i/>
          <w:szCs w:val="28"/>
        </w:rPr>
      </w:pPr>
      <w:r w:rsidRPr="00C54342">
        <w:rPr>
          <w:rFonts w:ascii="Calibri" w:hAnsi="Calibri"/>
          <w:i/>
          <w:szCs w:val="28"/>
          <w:vertAlign w:val="superscript"/>
        </w:rPr>
        <w:t xml:space="preserve">C </w:t>
      </w:r>
      <w:r w:rsidR="007A0B21" w:rsidRPr="00C54342">
        <w:rPr>
          <w:rFonts w:ascii="Calibri" w:hAnsi="Calibri"/>
          <w:i/>
          <w:szCs w:val="28"/>
        </w:rPr>
        <w:t>Affiliation such as institute, city, county/state, country</w:t>
      </w:r>
    </w:p>
    <w:p w14:paraId="04816D1C" w14:textId="69EFDC9F" w:rsidR="00AA5E20" w:rsidRPr="00C54342" w:rsidRDefault="000868F1" w:rsidP="00437308">
      <w:pPr>
        <w:spacing w:after="0"/>
        <w:jc w:val="center"/>
        <w:rPr>
          <w:rFonts w:ascii="Calibri" w:hAnsi="Calibri"/>
          <w:i/>
          <w:szCs w:val="28"/>
        </w:rPr>
      </w:pPr>
      <w:r w:rsidRPr="00C54342">
        <w:rPr>
          <w:rFonts w:ascii="Calibri" w:hAnsi="Calibri"/>
          <w:i/>
          <w:szCs w:val="28"/>
          <w:vertAlign w:val="superscript"/>
        </w:rPr>
        <w:t xml:space="preserve">D </w:t>
      </w:r>
      <w:r w:rsidR="007A0B21" w:rsidRPr="00C54342">
        <w:rPr>
          <w:rFonts w:ascii="Calibri" w:hAnsi="Calibri"/>
          <w:i/>
          <w:szCs w:val="28"/>
        </w:rPr>
        <w:t>Affiliation such as institute, city, county/state, country</w:t>
      </w:r>
    </w:p>
    <w:p w14:paraId="0ADBF6A2" w14:textId="77777777" w:rsidR="00AF69E4" w:rsidRPr="00681D36" w:rsidRDefault="00060540" w:rsidP="00C56133">
      <w:pPr>
        <w:pStyle w:val="Heading1"/>
      </w:pPr>
      <w:r w:rsidRPr="00681D36">
        <w:t>Abstract</w:t>
      </w:r>
    </w:p>
    <w:p w14:paraId="3391557B" w14:textId="07A55497" w:rsidR="003F626D" w:rsidRPr="003F626D" w:rsidRDefault="00817117" w:rsidP="003F626D">
      <w:r>
        <w:t>Provide an abstract</w:t>
      </w:r>
      <w:r w:rsidR="00904596" w:rsidRPr="00904596">
        <w:t xml:space="preserve"> </w:t>
      </w:r>
      <w:r w:rsidR="00933E98">
        <w:t xml:space="preserve">- </w:t>
      </w:r>
      <w:r w:rsidR="007A0B21">
        <w:t>300 words</w:t>
      </w:r>
      <w:r w:rsidR="00933E98">
        <w:t xml:space="preserve"> maximum</w:t>
      </w:r>
      <w:r w:rsidR="007A0B21">
        <w:t>.</w:t>
      </w:r>
    </w:p>
    <w:p w14:paraId="6989251A" w14:textId="77777777" w:rsidR="00597D8B" w:rsidRPr="00681D36" w:rsidRDefault="00597D8B" w:rsidP="00597D8B">
      <w:pPr>
        <w:pStyle w:val="Heading1"/>
      </w:pPr>
      <w:r w:rsidRPr="00681D36">
        <w:t>Keywords</w:t>
      </w:r>
    </w:p>
    <w:p w14:paraId="4D6132FB" w14:textId="52B8BBF7" w:rsidR="003F626D" w:rsidRDefault="007A0B21" w:rsidP="003F626D">
      <w:r>
        <w:t>3-6 keywords</w:t>
      </w:r>
    </w:p>
    <w:p w14:paraId="140FD963" w14:textId="723338CE" w:rsidR="00F6715C" w:rsidRPr="00681D36" w:rsidRDefault="00F6715C" w:rsidP="00F6715C">
      <w:pPr>
        <w:pStyle w:val="Heading1"/>
      </w:pPr>
      <w:r w:rsidRPr="00681D36">
        <w:t>Presenter Profile</w:t>
      </w:r>
    </w:p>
    <w:p w14:paraId="51F282F3" w14:textId="0BCFC2F2" w:rsidR="00AA5E20" w:rsidRDefault="00F6715C">
      <w:pPr>
        <w:spacing w:after="0"/>
        <w:jc w:val="left"/>
      </w:pPr>
      <w:r>
        <w:t xml:space="preserve">Provide the presenters biography in </w:t>
      </w:r>
      <w:r w:rsidR="009B7E16">
        <w:t>less than</w:t>
      </w:r>
      <w:r>
        <w:t xml:space="preserve"> 100 words.</w:t>
      </w:r>
    </w:p>
    <w:p w14:paraId="3C76724A" w14:textId="77777777" w:rsidR="00B17746" w:rsidRDefault="00B17746">
      <w:pPr>
        <w:spacing w:after="0"/>
        <w:jc w:val="left"/>
      </w:pPr>
    </w:p>
    <w:p w14:paraId="2D56E0B7" w14:textId="77777777" w:rsidR="00AA5E20" w:rsidRDefault="00AA5E20">
      <w:pPr>
        <w:spacing w:after="0"/>
        <w:jc w:val="left"/>
      </w:pPr>
    </w:p>
    <w:p w14:paraId="78F79FF3" w14:textId="0C46038D" w:rsidR="00AA5E20" w:rsidRPr="00B17746" w:rsidRDefault="00AA5E20" w:rsidP="00AA5E20">
      <w:pPr>
        <w:spacing w:after="0"/>
        <w:rPr>
          <w:rFonts w:cstheme="minorHAnsi"/>
          <w:sz w:val="22"/>
          <w:szCs w:val="24"/>
        </w:rPr>
      </w:pPr>
      <w:r w:rsidRPr="00B17746">
        <w:rPr>
          <w:rFonts w:cstheme="minorHAnsi"/>
          <w:sz w:val="22"/>
          <w:szCs w:val="24"/>
        </w:rPr>
        <w:t xml:space="preserve">* Corresponding Author: FirstName Surname, Institution, Town/City, State/Province, Country Postcode, email: </w:t>
      </w:r>
      <w:r w:rsidRPr="00B17746">
        <w:rPr>
          <w:rFonts w:cstheme="minorHAnsi"/>
          <w:sz w:val="22"/>
        </w:rPr>
        <w:t>####@###.com</w:t>
      </w:r>
    </w:p>
    <w:p w14:paraId="68D78111" w14:textId="5F968AC7" w:rsidR="000F5250" w:rsidRDefault="000F5250">
      <w:pPr>
        <w:spacing w:after="0"/>
        <w:jc w:val="left"/>
        <w:rPr>
          <w:rFonts w:ascii="Arial" w:eastAsia="Times New Roman" w:hAnsi="Arial"/>
          <w:b/>
          <w:bCs/>
          <w:color w:val="000000"/>
          <w:sz w:val="28"/>
          <w:szCs w:val="28"/>
        </w:rPr>
      </w:pPr>
      <w:r>
        <w:br w:type="page"/>
      </w:r>
    </w:p>
    <w:p w14:paraId="24EDAD8A" w14:textId="0F8B2A03" w:rsidR="00597D8B" w:rsidRPr="00681D36" w:rsidRDefault="00597D8B" w:rsidP="00597D8B">
      <w:pPr>
        <w:pStyle w:val="Heading1"/>
      </w:pPr>
      <w:r w:rsidRPr="00681D36">
        <w:lastRenderedPageBreak/>
        <w:t>Introduction</w:t>
      </w:r>
    </w:p>
    <w:p w14:paraId="4D273F41" w14:textId="6FAD5865" w:rsidR="00597D8B" w:rsidRDefault="006F785F" w:rsidP="00060540">
      <w:r>
        <w:t xml:space="preserve">Contributed </w:t>
      </w:r>
      <w:r w:rsidRPr="006F785F">
        <w:t xml:space="preserve">Papers should be </w:t>
      </w:r>
      <w:r w:rsidR="002E27C3">
        <w:t xml:space="preserve">no more than </w:t>
      </w:r>
      <w:r w:rsidR="00933E98">
        <w:t>6</w:t>
      </w:r>
      <w:r w:rsidRPr="006F785F">
        <w:t>,000 words in length</w:t>
      </w:r>
      <w:r w:rsidR="00093351">
        <w:t xml:space="preserve"> (excludes tables, figures and labels, but includes references)</w:t>
      </w:r>
      <w:r w:rsidRPr="006F785F">
        <w:t xml:space="preserve">, with full papers to be provided to </w:t>
      </w:r>
      <w:r>
        <w:t>the Global Institute for Agri-Tech Economics</w:t>
      </w:r>
      <w:r w:rsidRPr="006F785F">
        <w:t xml:space="preserve"> by the </w:t>
      </w:r>
      <w:r w:rsidR="00F6715C">
        <w:t>specified due</w:t>
      </w:r>
      <w:r w:rsidRPr="006F785F">
        <w:t xml:space="preserve"> date</w:t>
      </w:r>
      <w:r w:rsidR="002D7669">
        <w:t xml:space="preserve"> to ensure sufficient time is available for editing and review</w:t>
      </w:r>
      <w:r w:rsidRPr="006F785F">
        <w:t>.</w:t>
      </w:r>
    </w:p>
    <w:p w14:paraId="27150D73" w14:textId="0E0A837F" w:rsidR="002D7669" w:rsidRDefault="002D7669" w:rsidP="00060540">
      <w:r>
        <w:t>Extended Abstracts should be no more than 3 pages in total (excluding the title page).</w:t>
      </w:r>
    </w:p>
    <w:p w14:paraId="75B27C53" w14:textId="77777777" w:rsidR="00FD5F9F" w:rsidRPr="00681D36" w:rsidRDefault="00FD5F9F" w:rsidP="00FD5F9F">
      <w:pPr>
        <w:pStyle w:val="Heading1"/>
      </w:pPr>
      <w:r w:rsidRPr="00681D36">
        <w:t>Method</w:t>
      </w:r>
      <w:r w:rsidR="003F626D" w:rsidRPr="00681D36">
        <w:t>s</w:t>
      </w:r>
    </w:p>
    <w:p w14:paraId="021BCAD5" w14:textId="5A2DF93A" w:rsidR="00B3498D" w:rsidRPr="00B3498D" w:rsidRDefault="00834414" w:rsidP="00B3498D">
      <w:pPr>
        <w:rPr>
          <w:lang w:val="en-GB"/>
        </w:rPr>
      </w:pPr>
      <w:r>
        <w:t>If you are presenting equations, you must use the Equation Editor functionality of Word</w:t>
      </w:r>
      <w:r w:rsidR="00C921C5">
        <w:t xml:space="preserve"> to ensure they are properly presented in the proceedings</w:t>
      </w:r>
      <w:r>
        <w:t>.</w:t>
      </w:r>
      <w:r w:rsidR="006356A9">
        <w:t xml:space="preserve"> For example</w:t>
      </w:r>
      <w:r w:rsidR="00B3498D">
        <w:t>,</w:t>
      </w:r>
      <w:r w:rsidR="006356A9">
        <w:t xml:space="preserve"> from </w:t>
      </w:r>
      <w:r w:rsidR="00B3498D">
        <w:fldChar w:fldCharType="begin"/>
      </w:r>
      <w:r w:rsidR="00B3498D">
        <w:instrText xml:space="preserve"> ADDIN EN.CITE &lt;EndNote&gt;&lt;Cite AuthorYear="1"&gt;&lt;Author&gt;Holland&lt;/Author&gt;&lt;Year&gt;2021&lt;/Year&gt;&lt;RecNum&gt;1658&lt;/RecNum&gt;&lt;DisplayText&gt;Holland and Behrendt (2021)&lt;/DisplayText&gt;&lt;record&gt;&lt;rec-number&gt;1658&lt;/rec-number&gt;&lt;foreign-keys&gt;&lt;key app="EN" db-id="atxwedpayarrrpewdawvw096prxrpppvszwp" timestamp="1606937132"&gt;1658&lt;/key&gt;&lt;/foreign-keys&gt;&lt;ref-type name="Journal Article"&gt;17&lt;/ref-type&gt;&lt;contributors&gt;&lt;authors&gt;&lt;author&gt;Holland, J.E.&lt;/author&gt;&lt;author&gt;Behrendt, K.&lt;/author&gt;&lt;/authors&gt;&lt;/contributors&gt;&lt;titles&gt;&lt;title&gt;The economics of liming in arable crop rotations: analysis of the 35-year Rothamsted and Woburn liming experiments&lt;/title&gt;&lt;secondary-title&gt;Soil Use and Management&lt;/secondary-title&gt;&lt;/titles&gt;&lt;periodical&gt;&lt;full-title&gt;Soil Use and Management&lt;/full-title&gt;&lt;/periodical&gt;&lt;pages&gt;342-352&lt;/pages&gt;&lt;volume&gt;37&lt;/volume&gt;&lt;number&gt;2&lt;/number&gt;&lt;dates&gt;&lt;year&gt;2021&lt;/year&gt;&lt;/dates&gt;&lt;isbn&gt;0266-0032&lt;/isbn&gt;&lt;urls&gt;&lt;related-urls&gt;&lt;url&gt;https://onlinelibrary.wiley.com/doi/abs/10.1111/sum.12682&lt;/url&gt;&lt;/related-urls&gt;&lt;/urls&gt;&lt;electronic-resource-num&gt;http://dx.doi.org/10.1111/sum.12682 &lt;/electronic-resource-num&gt;&lt;/record&gt;&lt;/Cite&gt;&lt;/EndNote&gt;</w:instrText>
      </w:r>
      <w:r w:rsidR="00B3498D">
        <w:fldChar w:fldCharType="separate"/>
      </w:r>
      <w:r w:rsidR="00B3498D">
        <w:rPr>
          <w:noProof/>
        </w:rPr>
        <w:t>Holland and Behrendt (2021)</w:t>
      </w:r>
      <w:r w:rsidR="00B3498D">
        <w:fldChar w:fldCharType="end"/>
      </w:r>
      <w:r w:rsidR="00B3498D">
        <w:t>…</w:t>
      </w:r>
      <w:r w:rsidR="00B3498D" w:rsidRPr="00B3498D">
        <w:rPr>
          <w:rFonts w:ascii="Times New Roman" w:eastAsiaTheme="minorHAnsi" w:hAnsi="Times New Roman"/>
          <w:sz w:val="22"/>
          <w:lang w:val="en-GB"/>
        </w:rPr>
        <w:t xml:space="preserve"> </w:t>
      </w:r>
      <w:r w:rsidR="00B3498D" w:rsidRPr="00B3498D">
        <w:rPr>
          <w:lang w:val="en-GB"/>
        </w:rPr>
        <w:t>as follows:</w:t>
      </w:r>
    </w:p>
    <w:p w14:paraId="7F40F889" w14:textId="5FB0969F" w:rsidR="00B3498D" w:rsidRPr="00B3498D" w:rsidRDefault="00B3498D" w:rsidP="00B3498D">
      <w:pPr>
        <w:rPr>
          <w:lang w:val="en-GB"/>
        </w:rPr>
      </w:pPr>
      <m:oMath>
        <m:r>
          <w:rPr>
            <w:rFonts w:ascii="Cambria Math" w:hAnsi="Cambria Math"/>
            <w:lang w:val="en-GB"/>
          </w:rPr>
          <m:t>NPVa=NPV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lang w:val="en-GB"/>
                  </w:rPr>
                </m:ctrlPr>
              </m:fPr>
              <m:num>
                <m:r>
                  <w:rPr>
                    <w:rFonts w:ascii="Cambria Math" w:hAnsi="Cambria Math"/>
                    <w:lang w:val="en-GB"/>
                  </w:rPr>
                  <m:t>i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1+i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n</m:t>
                    </m:r>
                  </m:sup>
                </m:sSup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1+i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lang w:val="en-GB"/>
                      </w:rPr>
                      <m:t>n</m:t>
                    </m:r>
                  </m:sup>
                </m:sSup>
                <m:r>
                  <w:rPr>
                    <w:rFonts w:ascii="Cambria Math" w:hAnsi="Cambria Math"/>
                    <w:lang w:val="en-GB"/>
                  </w:rPr>
                  <m:t>-1</m:t>
                </m:r>
              </m:den>
            </m:f>
          </m:e>
        </m:d>
      </m:oMath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  <w:t>(1)</w:t>
      </w:r>
    </w:p>
    <w:p w14:paraId="7A8B9196" w14:textId="77777777" w:rsidR="00B3498D" w:rsidRPr="00B3498D" w:rsidRDefault="00B3498D" w:rsidP="00B3498D">
      <w:pPr>
        <w:rPr>
          <w:lang w:val="en-GB"/>
        </w:rPr>
      </w:pPr>
      <w:r w:rsidRPr="00B3498D">
        <w:rPr>
          <w:lang w:val="en-GB"/>
        </w:rPr>
        <w:t xml:space="preserve">where </w:t>
      </w:r>
      <w:r w:rsidRPr="00B3498D">
        <w:rPr>
          <w:i/>
          <w:lang w:val="en-GB"/>
        </w:rPr>
        <w:t>NPV</w:t>
      </w:r>
      <w:r w:rsidRPr="00B3498D">
        <w:rPr>
          <w:lang w:val="en-GB"/>
        </w:rPr>
        <w:t xml:space="preserve"> is the net present value (£ ha</w:t>
      </w:r>
      <w:r w:rsidRPr="00B3498D">
        <w:rPr>
          <w:vertAlign w:val="superscript"/>
          <w:lang w:val="en-GB"/>
        </w:rPr>
        <w:t>-1</w:t>
      </w:r>
      <w:r w:rsidRPr="00B3498D">
        <w:rPr>
          <w:lang w:val="en-GB"/>
        </w:rPr>
        <w:t xml:space="preserve">), </w:t>
      </w:r>
      <w:proofErr w:type="spellStart"/>
      <w:r w:rsidRPr="00B3498D">
        <w:rPr>
          <w:i/>
          <w:lang w:val="en-GB"/>
        </w:rPr>
        <w:t>i</w:t>
      </w:r>
      <w:proofErr w:type="spellEnd"/>
      <w:r w:rsidRPr="00B3498D">
        <w:rPr>
          <w:lang w:val="en-GB"/>
        </w:rPr>
        <w:t xml:space="preserve"> is the discount rate, and </w:t>
      </w:r>
      <w:r w:rsidRPr="00B3498D">
        <w:rPr>
          <w:i/>
          <w:lang w:val="en-GB"/>
        </w:rPr>
        <w:t>n</w:t>
      </w:r>
      <w:r w:rsidRPr="00B3498D">
        <w:rPr>
          <w:lang w:val="en-GB"/>
        </w:rPr>
        <w:t xml:space="preserve"> is the total number of years that the </w:t>
      </w:r>
      <w:r w:rsidRPr="00B3498D">
        <w:rPr>
          <w:i/>
          <w:lang w:val="en-GB"/>
        </w:rPr>
        <w:t>NPV</w:t>
      </w:r>
      <w:r w:rsidRPr="00B3498D">
        <w:rPr>
          <w:lang w:val="en-GB"/>
        </w:rPr>
        <w:t xml:space="preserve"> spans. </w:t>
      </w:r>
      <w:r w:rsidRPr="00B3498D">
        <w:rPr>
          <w:i/>
          <w:lang w:val="en-GB"/>
        </w:rPr>
        <w:t>NPV</w:t>
      </w:r>
      <w:r w:rsidRPr="00B3498D">
        <w:rPr>
          <w:lang w:val="en-GB"/>
        </w:rPr>
        <w:t xml:space="preserve"> is the sum of discounted future cash flows, such that:</w:t>
      </w:r>
    </w:p>
    <w:p w14:paraId="575D14F6" w14:textId="1DD39CAA" w:rsidR="00B3498D" w:rsidRPr="00B3498D" w:rsidRDefault="00B3498D" w:rsidP="00B3498D">
      <w:pPr>
        <w:rPr>
          <w:lang w:val="en-GB"/>
        </w:rPr>
      </w:pPr>
      <m:oMath>
        <m:r>
          <w:rPr>
            <w:rFonts w:ascii="Cambria Math" w:hAnsi="Cambria Math"/>
            <w:lang w:val="en-GB"/>
          </w:rPr>
          <m:t>NPV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lang w:val="en-GB"/>
              </w:rPr>
            </m:ctrlPr>
          </m:naryPr>
          <m:sub>
            <m:r>
              <w:rPr>
                <w:rFonts w:ascii="Cambria Math" w:hAnsi="Cambria Math"/>
                <w:lang w:val="en-GB"/>
              </w:rPr>
              <m:t>j=1</m:t>
            </m:r>
          </m:sub>
          <m:sup>
            <m:r>
              <w:rPr>
                <w:rFonts w:ascii="Cambria Math" w:hAnsi="Cambria Math"/>
                <w:lang w:val="en-GB"/>
              </w:rPr>
              <m:t>n</m:t>
            </m:r>
          </m:sup>
          <m:e>
            <m:d>
              <m:dPr>
                <m:ctrlPr>
                  <w:rPr>
                    <w:rFonts w:ascii="Cambria Math" w:hAnsi="Cambria Math"/>
                    <w:i/>
                    <w:lang w:val="en-GB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j</m:t>
                    </m:r>
                  </m:sub>
                </m:sSub>
              </m:e>
            </m:d>
            <m:d>
              <m:dPr>
                <m:ctrlPr>
                  <w:rPr>
                    <w:rFonts w:ascii="Cambria Math" w:hAnsi="Cambria Math"/>
                    <w:i/>
                    <w:lang w:val="en-GB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GB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lang w:val="en-GB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GB"/>
                              </w:rPr>
                              <m:t>1+i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  <w:lang w:val="en-GB"/>
                          </w:rPr>
                          <m:t>j</m:t>
                        </m:r>
                      </m:sup>
                    </m:sSup>
                  </m:den>
                </m:f>
              </m:e>
            </m:d>
          </m:e>
        </m:nary>
      </m:oMath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</w:r>
      <w:r w:rsidRPr="00B3498D">
        <w:rPr>
          <w:lang w:val="en-GB"/>
        </w:rPr>
        <w:tab/>
        <w:t>(2)</w:t>
      </w:r>
    </w:p>
    <w:p w14:paraId="062A3383" w14:textId="28FA09BE" w:rsidR="006356A9" w:rsidRPr="006356A9" w:rsidRDefault="00B3498D" w:rsidP="00B3498D">
      <w:r w:rsidRPr="00B3498D">
        <w:rPr>
          <w:lang w:val="en-GB"/>
        </w:rPr>
        <w:t xml:space="preserve">where </w:t>
      </w:r>
      <w:proofErr w:type="spellStart"/>
      <w:r w:rsidRPr="00B3498D">
        <w:rPr>
          <w:i/>
          <w:lang w:val="en-GB"/>
        </w:rPr>
        <w:t>B</w:t>
      </w:r>
      <w:r w:rsidRPr="00B3498D">
        <w:rPr>
          <w:i/>
          <w:vertAlign w:val="subscript"/>
          <w:lang w:val="en-GB"/>
        </w:rPr>
        <w:t>j</w:t>
      </w:r>
      <w:proofErr w:type="spellEnd"/>
      <w:r w:rsidRPr="00B3498D">
        <w:rPr>
          <w:lang w:val="en-GB"/>
        </w:rPr>
        <w:t xml:space="preserve"> is the cash inflow in the </w:t>
      </w:r>
      <w:proofErr w:type="spellStart"/>
      <w:r w:rsidRPr="00B3498D">
        <w:rPr>
          <w:i/>
          <w:lang w:val="en-GB"/>
        </w:rPr>
        <w:t>j</w:t>
      </w:r>
      <w:r w:rsidRPr="00B3498D">
        <w:rPr>
          <w:vertAlign w:val="superscript"/>
          <w:lang w:val="en-GB"/>
        </w:rPr>
        <w:t>th</w:t>
      </w:r>
      <w:proofErr w:type="spellEnd"/>
      <w:r w:rsidRPr="00B3498D">
        <w:rPr>
          <w:lang w:val="en-GB"/>
        </w:rPr>
        <w:t xml:space="preserve"> project year, and </w:t>
      </w:r>
      <w:proofErr w:type="spellStart"/>
      <w:r w:rsidRPr="00B3498D">
        <w:rPr>
          <w:i/>
          <w:lang w:val="en-GB"/>
        </w:rPr>
        <w:t>C</w:t>
      </w:r>
      <w:r w:rsidRPr="00B3498D">
        <w:rPr>
          <w:i/>
          <w:vertAlign w:val="subscript"/>
          <w:lang w:val="en-GB"/>
        </w:rPr>
        <w:t>j</w:t>
      </w:r>
      <w:proofErr w:type="spellEnd"/>
      <w:r w:rsidRPr="00B3498D">
        <w:rPr>
          <w:lang w:val="en-GB"/>
        </w:rPr>
        <w:t xml:space="preserve"> is the cash outflow (including capital outlays on lime) in the </w:t>
      </w:r>
      <w:proofErr w:type="spellStart"/>
      <w:r w:rsidRPr="00B3498D">
        <w:rPr>
          <w:i/>
          <w:lang w:val="en-GB"/>
        </w:rPr>
        <w:t>j</w:t>
      </w:r>
      <w:r w:rsidRPr="00B3498D">
        <w:rPr>
          <w:vertAlign w:val="superscript"/>
          <w:lang w:val="en-GB"/>
        </w:rPr>
        <w:t>th</w:t>
      </w:r>
      <w:proofErr w:type="spellEnd"/>
      <w:r w:rsidRPr="00B3498D">
        <w:rPr>
          <w:lang w:val="en-GB"/>
        </w:rPr>
        <w:t xml:space="preserve"> project year.</w:t>
      </w:r>
    </w:p>
    <w:p w14:paraId="27294804" w14:textId="77777777" w:rsidR="006356A9" w:rsidRPr="00FD5F9F" w:rsidRDefault="006356A9" w:rsidP="00FD5F9F"/>
    <w:p w14:paraId="68CAAD4B" w14:textId="77777777" w:rsidR="00FD5F9F" w:rsidRPr="00681D36" w:rsidRDefault="00FD5F9F" w:rsidP="00FD5F9F">
      <w:pPr>
        <w:pStyle w:val="Heading1"/>
      </w:pPr>
      <w:r w:rsidRPr="00681D36">
        <w:t>Results</w:t>
      </w:r>
    </w:p>
    <w:p w14:paraId="4266F4CE" w14:textId="59B6B70D" w:rsidR="00FD5F9F" w:rsidRDefault="00C921C5" w:rsidP="00FD5F9F">
      <w:r>
        <w:t>Please insert Table labels above any presented table, and insert Figure labels below any images or figures presented</w:t>
      </w:r>
      <w:r w:rsidR="00933E98">
        <w:t xml:space="preserve"> (</w:t>
      </w:r>
      <w:r w:rsidR="00C0290B">
        <w:t xml:space="preserve">some </w:t>
      </w:r>
      <w:r w:rsidR="00933E98">
        <w:t xml:space="preserve">examples </w:t>
      </w:r>
      <w:r w:rsidR="00C0290B">
        <w:t xml:space="preserve">are </w:t>
      </w:r>
      <w:r w:rsidR="00933E98">
        <w:t>shown below)</w:t>
      </w:r>
      <w:r>
        <w:t>. All Tables and Figures should be cross-referenced into the text.</w:t>
      </w:r>
    </w:p>
    <w:p w14:paraId="04D05DA5" w14:textId="77777777" w:rsidR="008261B8" w:rsidRDefault="008261B8" w:rsidP="008261B8">
      <w:r>
        <w:t>Additional guidelines for charts:</w:t>
      </w:r>
    </w:p>
    <w:p w14:paraId="48A54388" w14:textId="77777777" w:rsidR="008261B8" w:rsidRDefault="008261B8" w:rsidP="008261B8">
      <w:pPr>
        <w:numPr>
          <w:ilvl w:val="0"/>
          <w:numId w:val="11"/>
        </w:numPr>
        <w:spacing w:after="0" w:line="276" w:lineRule="auto"/>
        <w:jc w:val="left"/>
      </w:pPr>
      <w:r w:rsidRPr="002F2383">
        <w:t>If you present graphs with multiple lines, make sure the information is legible whether it is printed in grey scale or colour.</w:t>
      </w:r>
      <w:r>
        <w:t xml:space="preserve"> </w:t>
      </w:r>
    </w:p>
    <w:p w14:paraId="071C81EA" w14:textId="77777777" w:rsidR="008261B8" w:rsidRDefault="008261B8" w:rsidP="008261B8">
      <w:pPr>
        <w:numPr>
          <w:ilvl w:val="0"/>
          <w:numId w:val="11"/>
        </w:numPr>
        <w:spacing w:after="0" w:line="276" w:lineRule="auto"/>
        <w:jc w:val="left"/>
      </w:pPr>
      <w:r>
        <w:t xml:space="preserve">Do not include figure titles within charts. </w:t>
      </w:r>
    </w:p>
    <w:p w14:paraId="6BB0A8C0" w14:textId="77777777" w:rsidR="008261B8" w:rsidRDefault="008261B8" w:rsidP="008261B8">
      <w:pPr>
        <w:numPr>
          <w:ilvl w:val="0"/>
          <w:numId w:val="11"/>
        </w:numPr>
        <w:spacing w:after="0" w:line="276" w:lineRule="auto"/>
        <w:jc w:val="left"/>
      </w:pPr>
      <w:r>
        <w:t>Always include labels for the x and y axis with units of measurement if appropriate, and make sure they are easily readable and not obscured by data lines or bars.</w:t>
      </w:r>
    </w:p>
    <w:p w14:paraId="5199654F" w14:textId="77777777" w:rsidR="008261B8" w:rsidRDefault="008261B8" w:rsidP="00FD5F9F"/>
    <w:p w14:paraId="45EBB3DD" w14:textId="54A66D2C" w:rsidR="00C0290B" w:rsidRPr="00C0290B" w:rsidRDefault="00C0290B" w:rsidP="00C0290B">
      <w:pPr>
        <w:rPr>
          <w:lang w:bidi="en-US"/>
        </w:rPr>
      </w:pPr>
      <w:r w:rsidRPr="00C0290B">
        <w:rPr>
          <w:noProof/>
          <w:lang w:bidi="en-US"/>
        </w:rPr>
        <w:lastRenderedPageBreak/>
        <w:drawing>
          <wp:inline distT="0" distB="0" distL="0" distR="0" wp14:anchorId="0486E429" wp14:editId="28EAD97E">
            <wp:extent cx="4953000" cy="1247775"/>
            <wp:effectExtent l="0" t="0" r="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3000" cy="1247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5FFD3F" w14:textId="5F9D0E18" w:rsidR="00C0290B" w:rsidRPr="00C0290B" w:rsidRDefault="00C0290B" w:rsidP="00C0290B">
      <w:pPr>
        <w:rPr>
          <w:bCs/>
          <w:i/>
          <w:lang w:bidi="en-US"/>
        </w:rPr>
      </w:pPr>
      <w:bookmarkStart w:id="0" w:name="_Ref351324324"/>
      <w:bookmarkStart w:id="1" w:name="_Toc475971928"/>
      <w:r w:rsidRPr="00C0290B">
        <w:rPr>
          <w:b/>
          <w:bCs/>
          <w:lang w:bidi="en-US"/>
        </w:rPr>
        <w:t xml:space="preserve">Figure </w:t>
      </w:r>
      <w:r w:rsidRPr="00C0290B">
        <w:rPr>
          <w:b/>
          <w:bCs/>
          <w:lang w:bidi="en-US"/>
        </w:rPr>
        <w:fldChar w:fldCharType="begin"/>
      </w:r>
      <w:r w:rsidRPr="00C0290B">
        <w:rPr>
          <w:b/>
          <w:bCs/>
          <w:lang w:bidi="en-US"/>
        </w:rPr>
        <w:instrText xml:space="preserve"> SEQ Figure \* ARABIC </w:instrText>
      </w:r>
      <w:r w:rsidRPr="00C0290B">
        <w:rPr>
          <w:b/>
          <w:bCs/>
          <w:lang w:bidi="en-US"/>
        </w:rPr>
        <w:fldChar w:fldCharType="separate"/>
      </w:r>
      <w:r w:rsidRPr="00C0290B">
        <w:rPr>
          <w:b/>
          <w:bCs/>
          <w:lang w:bidi="en-US"/>
        </w:rPr>
        <w:t>1</w:t>
      </w:r>
      <w:r w:rsidRPr="00C0290B">
        <w:fldChar w:fldCharType="end"/>
      </w:r>
      <w:bookmarkEnd w:id="0"/>
      <w:r w:rsidRPr="00C0290B">
        <w:rPr>
          <w:b/>
          <w:bCs/>
          <w:lang w:bidi="en-US"/>
        </w:rPr>
        <w:t xml:space="preserve">: Sequential decision making. Adapted from </w:t>
      </w:r>
      <w:r w:rsidR="00BE3738">
        <w:rPr>
          <w:b/>
          <w:bCs/>
          <w:lang w:bidi="en-US"/>
        </w:rPr>
        <w:fldChar w:fldCharType="begin"/>
      </w:r>
      <w:r w:rsidR="00BE3738">
        <w:rPr>
          <w:b/>
          <w:bCs/>
          <w:lang w:bidi="en-US"/>
        </w:rPr>
        <w:instrText xml:space="preserve"> ADDIN EN.CITE &lt;EndNote&gt;&lt;Cite AuthorYear="1"&gt;&lt;Author&gt;Trebeck&lt;/Author&gt;&lt;Year&gt;1972&lt;/Year&gt;&lt;RecNum&gt;45&lt;/RecNum&gt;&lt;DisplayText&gt;Trebeck and Hardaker (1972)&lt;/DisplayText&gt;&lt;record&gt;&lt;rec-number&gt;45&lt;/rec-number&gt;&lt;foreign-keys&gt;&lt;key app="EN" db-id="atxwedpayarrrpewdawvw096prxrpppvszwp" timestamp="0"&gt;45&lt;/key&gt;&lt;/foreign-keys&gt;&lt;ref-type name="Journal Article"&gt;17&lt;/ref-type&gt;&lt;contributors&gt;&lt;authors&gt;&lt;author&gt;Trebeck, D. B.&lt;/author&gt;&lt;author&gt;Hardaker, J. B.&lt;/author&gt;&lt;/authors&gt;&lt;/contributors&gt;&lt;titles&gt;&lt;title&gt;The integrated use of simulation and stochastic programming for whole farm planning under risk&lt;/title&gt;&lt;secondary-title&gt;Australian Journal of Agricultural Economics&lt;/secondary-title&gt;&lt;/titles&gt;&lt;periodical&gt;&lt;full-title&gt;Australian Journal of Agricultural Economics&lt;/full-title&gt;&lt;/periodical&gt;&lt;pages&gt;115-126&lt;/pages&gt;&lt;volume&gt;16&lt;/volume&gt;&lt;number&gt;2&lt;/number&gt;&lt;dates&gt;&lt;year&gt;1972&lt;/year&gt;&lt;/dates&gt;&lt;urls&gt;&lt;/urls&gt;&lt;/record&gt;&lt;/Cite&gt;&lt;/EndNote&gt;</w:instrText>
      </w:r>
      <w:r w:rsidR="00BE3738">
        <w:rPr>
          <w:b/>
          <w:bCs/>
          <w:lang w:bidi="en-US"/>
        </w:rPr>
        <w:fldChar w:fldCharType="separate"/>
      </w:r>
      <w:r w:rsidR="00BE3738">
        <w:rPr>
          <w:b/>
          <w:bCs/>
          <w:noProof/>
          <w:lang w:bidi="en-US"/>
        </w:rPr>
        <w:t>Trebeck and Hardaker (1972)</w:t>
      </w:r>
      <w:r w:rsidR="00BE3738">
        <w:rPr>
          <w:b/>
          <w:bCs/>
          <w:lang w:bidi="en-US"/>
        </w:rPr>
        <w:fldChar w:fldCharType="end"/>
      </w:r>
      <w:r w:rsidRPr="00C0290B">
        <w:rPr>
          <w:b/>
          <w:bCs/>
          <w:lang w:bidi="en-US"/>
        </w:rPr>
        <w:t>.</w:t>
      </w:r>
      <w:bookmarkEnd w:id="1"/>
    </w:p>
    <w:p w14:paraId="1E73DBDB" w14:textId="07997B40" w:rsidR="003C28DC" w:rsidRPr="003C28DC" w:rsidRDefault="003C28DC" w:rsidP="003C28DC">
      <w:pPr>
        <w:rPr>
          <w:noProof/>
          <w:lang w:val="en-GB"/>
        </w:rPr>
      </w:pPr>
      <w:bookmarkStart w:id="2" w:name="_Ref351324534"/>
      <w:bookmarkStart w:id="3" w:name="_Toc475971934"/>
    </w:p>
    <w:p w14:paraId="261A03D8" w14:textId="77777777" w:rsidR="006228BA" w:rsidRPr="003555F0" w:rsidRDefault="006228BA" w:rsidP="006228BA">
      <w:pPr>
        <w:spacing w:after="0" w:line="480" w:lineRule="auto"/>
        <w:contextualSpacing/>
        <w:rPr>
          <w:rFonts w:ascii="Times New Roman" w:hAnsi="Times New Roman"/>
          <w:szCs w:val="24"/>
          <w:lang w:val="en-US"/>
        </w:rPr>
      </w:pPr>
      <w:r w:rsidRPr="003555F0">
        <w:rPr>
          <w:noProof/>
          <w:lang w:eastAsia="en-GB"/>
        </w:rPr>
        <w:drawing>
          <wp:inline distT="0" distB="0" distL="0" distR="0" wp14:anchorId="087FC928" wp14:editId="71B69ECD">
            <wp:extent cx="5715000" cy="3390900"/>
            <wp:effectExtent l="0" t="0" r="0" b="0"/>
            <wp:docPr id="6" name="Chart 6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3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4F1234C8" w14:textId="136617E7" w:rsidR="006228BA" w:rsidRPr="006228BA" w:rsidRDefault="006228BA" w:rsidP="006228BA">
      <w:pPr>
        <w:rPr>
          <w:b/>
          <w:bCs/>
          <w:lang w:bidi="en-US"/>
        </w:rPr>
      </w:pPr>
      <w:r w:rsidRPr="006228BA">
        <w:rPr>
          <w:b/>
          <w:lang w:val="en-US"/>
        </w:rPr>
        <w:t>Figure 1 – Wheat production cost in the UK for conventional equipment and autonomous equipment with different levels of human supervision time.</w:t>
      </w:r>
      <w:r>
        <w:rPr>
          <w:b/>
          <w:bCs/>
          <w:lang w:bidi="en-US"/>
        </w:rPr>
        <w:t xml:space="preserve"> Source: </w:t>
      </w:r>
      <w:r>
        <w:rPr>
          <w:b/>
          <w:bCs/>
          <w:lang w:bidi="en-US"/>
        </w:rPr>
        <w:fldChar w:fldCharType="begin"/>
      </w:r>
      <w:r w:rsidR="00F30D99">
        <w:rPr>
          <w:b/>
          <w:bCs/>
          <w:lang w:bidi="en-US"/>
        </w:rPr>
        <w:instrText xml:space="preserve"> ADDIN EN.CITE &lt;EndNote&gt;&lt;Cite AuthorYear="1"&gt;&lt;Author&gt;Lowenberg-DeBoer&lt;/Author&gt;&lt;Year&gt;2021&lt;/Year&gt;&lt;RecNum&gt;1693&lt;/RecNum&gt;&lt;DisplayText&gt;Lowenberg-DeBoer et al. (2021)&lt;/DisplayText&gt;&lt;record&gt;&lt;rec-number&gt;1693&lt;/rec-number&gt;&lt;foreign-keys&gt;&lt;key app="EN" db-id="atxwedpayarrrpewdawvw096prxrpppvszwp" timestamp="1626227813"&gt;1693&lt;/key&gt;&lt;/foreign-keys&gt;&lt;ref-type name="Journal Article"&gt;17&lt;/ref-type&gt;&lt;contributors&gt;&lt;authors&gt;&lt;author&gt;Lowenberg-DeBoer, James&lt;/author&gt;&lt;author&gt;Behrendt, Karl&lt;/author&gt;&lt;author&gt;Ehlers, Melf-Hinrich&lt;/author&gt;&lt;author&gt;Dillon, Carl&lt;/author&gt;&lt;author&gt;Gabriel, Andreas&lt;/author&gt;&lt;author&gt;Huang, Iona Yuelu&lt;/author&gt;&lt;author&gt;Kumwenda, Ian&lt;/author&gt;&lt;author&gt;Mark, Tyler&lt;/author&gt;&lt;author&gt;Meyer-Aurich, Andreas&lt;/author&gt;&lt;author&gt;Milics, Gabor&lt;/author&gt;&lt;author&gt;Olagunju, Kehinde Oluseyi&lt;/author&gt;&lt;author&gt;Pedersen, Søren Marcus&lt;/author&gt;&lt;author&gt;Shockley, Jordan&lt;/author&gt;&lt;author&gt;Rose, David&lt;/author&gt;&lt;/authors&gt;&lt;/contributors&gt;&lt;titles&gt;&lt;title&gt;Lessons to be learned in adoption of autonomous equipment for field crops&lt;/title&gt;&lt;secondary-title&gt;Applied Economic Perspectives and Policy&lt;/secondary-title&gt;&lt;/titles&gt;&lt;periodical&gt;&lt;full-title&gt;Applied Economic Perspectives and Policy&lt;/full-title&gt;&lt;/periodical&gt;&lt;pages&gt;1-17&lt;/pages&gt;&lt;volume&gt;n/a&lt;/volume&gt;&lt;number&gt;n/a&lt;/number&gt;&lt;dates&gt;&lt;year&gt;2021&lt;/year&gt;&lt;/dates&gt;&lt;isbn&gt;2040-5790&lt;/isbn&gt;&lt;urls&gt;&lt;related-urls&gt;&lt;url&gt;https://onlinelibrary.wiley.com/doi/abs/10.1002/aepp.13177&lt;/url&gt;&lt;/related-urls&gt;&lt;/urls&gt;&lt;electronic-resource-num&gt;https://doi.org/10.1002/aepp.13177&lt;/electronic-resource-num&gt;&lt;/record&gt;&lt;/Cite&gt;&lt;/EndNote&gt;</w:instrText>
      </w:r>
      <w:r>
        <w:rPr>
          <w:b/>
          <w:bCs/>
          <w:lang w:bidi="en-US"/>
        </w:rPr>
        <w:fldChar w:fldCharType="separate"/>
      </w:r>
      <w:r w:rsidR="00F30D99">
        <w:rPr>
          <w:b/>
          <w:bCs/>
          <w:noProof/>
          <w:lang w:bidi="en-US"/>
        </w:rPr>
        <w:t>Lowenberg-DeBoer et al. (2021)</w:t>
      </w:r>
      <w:r>
        <w:rPr>
          <w:b/>
          <w:bCs/>
          <w:lang w:bidi="en-US"/>
        </w:rPr>
        <w:fldChar w:fldCharType="end"/>
      </w:r>
      <w:r>
        <w:rPr>
          <w:b/>
          <w:bCs/>
          <w:lang w:bidi="en-US"/>
        </w:rPr>
        <w:t>.</w:t>
      </w:r>
    </w:p>
    <w:bookmarkEnd w:id="2"/>
    <w:bookmarkEnd w:id="3"/>
    <w:p w14:paraId="2DABE810" w14:textId="77777777" w:rsidR="005336F3" w:rsidRDefault="005336F3">
      <w:pPr>
        <w:spacing w:after="0"/>
        <w:jc w:val="left"/>
        <w:rPr>
          <w:b/>
          <w:bCs/>
        </w:rPr>
      </w:pPr>
      <w:r>
        <w:rPr>
          <w:b/>
          <w:bCs/>
        </w:rPr>
        <w:br w:type="page"/>
      </w:r>
    </w:p>
    <w:p w14:paraId="63E59E79" w14:textId="4ED63DEC" w:rsidR="008E3AB0" w:rsidRPr="00BC6CDD" w:rsidRDefault="008E3AB0" w:rsidP="008E3AB0">
      <w:pPr>
        <w:rPr>
          <w:b/>
        </w:rPr>
      </w:pPr>
      <w:r w:rsidRPr="00BC6CDD">
        <w:rPr>
          <w:b/>
          <w:bCs/>
        </w:rPr>
        <w:lastRenderedPageBreak/>
        <w:t>Table 1</w:t>
      </w:r>
      <w:r>
        <w:rPr>
          <w:b/>
          <w:bCs/>
        </w:rPr>
        <w:t>:</w:t>
      </w:r>
      <w:r w:rsidRPr="00BC6CDD">
        <w:rPr>
          <w:b/>
        </w:rPr>
        <w:t xml:space="preserve"> Equipment times of the machinery sets for rectangular fields of 1 ha and 10 ha</w:t>
      </w:r>
      <w:r w:rsidR="005336F3">
        <w:rPr>
          <w:b/>
        </w:rPr>
        <w:t xml:space="preserve">. Source: </w:t>
      </w:r>
      <w:r w:rsidR="005336F3">
        <w:rPr>
          <w:b/>
        </w:rPr>
        <w:fldChar w:fldCharType="begin"/>
      </w:r>
      <w:r w:rsidR="00437308">
        <w:rPr>
          <w:b/>
        </w:rPr>
        <w:instrText xml:space="preserve"> ADDIN EN.CITE &lt;EndNote&gt;&lt;Cite&gt;&lt;Author&gt;A. K. M. Abdullah&lt;/Author&gt;&lt;Year&gt;2021&lt;/Year&gt;&lt;RecNum&gt;1697&lt;/RecNum&gt;&lt;DisplayText&gt;(A. K. M. Abdullah et al., 2021)&lt;/DisplayText&gt;&lt;record&gt;&lt;rec-number&gt;1697&lt;/rec-number&gt;&lt;foreign-keys&gt;&lt;key app="EN" db-id="atxwedpayarrrpewdawvw096prxrpppvszwp" timestamp="1630730182"&gt;1697&lt;/key&gt;&lt;/foreign-keys&gt;&lt;ref-type name="Conference Proceedings"&gt;10&lt;/ref-type&gt;&lt;contributors&gt;&lt;authors&gt;&lt;author&gt;A. K. M. Abdullah, Al-Amin &lt;/author&gt;&lt;author&gt;Lowenberg-DeBoer, James&lt;/author&gt;&lt;author&gt;Franklin, Kit&lt;/author&gt;&lt;author&gt;Behrendt, K &lt;/author&gt;&lt;/authors&gt;&lt;secondary-authors&gt;&lt;author&gt;Behrendt, K&lt;/author&gt;&lt;author&gt;Paparas, Dimitrios&lt;/author&gt;&lt;/secondary-authors&gt;&lt;/contributors&gt;&lt;titles&gt;&lt;title&gt;Economic Implications of Field Size for Autonomous Arable Crop Equipment &lt;/title&gt;&lt;secondary-title&gt;4th Symposium on Agri-Tech Economics for Sustainable Futures&lt;/secondary-title&gt;&lt;/titles&gt;&lt;pages&gt;18-37&lt;/pages&gt;&lt;volume&gt;4&lt;/volume&gt;&lt;keywords&gt;&lt;keyword&gt;Autonomous swarm robotics&lt;/keyword&gt;&lt;keyword&gt;Field sizes&lt;/keyword&gt;&lt;keyword&gt;Equipment selection&lt;/keyword&gt;&lt;keyword&gt;Economic viability&lt;/keyword&gt;&lt;keyword&gt;Mathematical programming&lt;/keyword&gt;&lt;keyword&gt;Commodity crop production.&lt;/keyword&gt;&lt;/keywords&gt;&lt;dates&gt;&lt;year&gt;2021&lt;/year&gt;&lt;pub-dates&gt;&lt;date&gt;20-21 September 2021&lt;/date&gt;&lt;/pub-dates&gt;&lt;/dates&gt;&lt;pub-location&gt;Newport, UK&lt;/pub-location&gt;&lt;publisher&gt;Global Institute for Agri-Tech Economics, Harper Adams University&lt;/publisher&gt;&lt;urls&gt;&lt;/urls&gt;&lt;custom3&gt;4th Symposium on Agri-Tech Economics for Sustainable Futures&lt;/custom3&gt;&lt;/record&gt;&lt;/Cite&gt;&lt;/EndNote&gt;</w:instrText>
      </w:r>
      <w:r w:rsidR="005336F3">
        <w:rPr>
          <w:b/>
        </w:rPr>
        <w:fldChar w:fldCharType="separate"/>
      </w:r>
      <w:r w:rsidR="00F30D99">
        <w:rPr>
          <w:b/>
          <w:noProof/>
        </w:rPr>
        <w:t>(A. K. M. Abdullah et al., 2021)</w:t>
      </w:r>
      <w:r w:rsidR="005336F3">
        <w:rPr>
          <w:b/>
        </w:rPr>
        <w:fldChar w:fldCharType="end"/>
      </w:r>
      <w:r w:rsidR="005336F3">
        <w:rPr>
          <w:b/>
        </w:rPr>
        <w:t>.</w:t>
      </w:r>
    </w:p>
    <w:tbl>
      <w:tblPr>
        <w:tblW w:w="8705" w:type="dxa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1285"/>
        <w:gridCol w:w="1692"/>
        <w:gridCol w:w="1350"/>
        <w:gridCol w:w="1216"/>
        <w:gridCol w:w="1559"/>
        <w:gridCol w:w="873"/>
        <w:gridCol w:w="767"/>
      </w:tblGrid>
      <w:tr w:rsidR="008E3AB0" w:rsidRPr="00F1673A" w14:paraId="2C6D0F97" w14:textId="77777777" w:rsidTr="005336F3">
        <w:trPr>
          <w:trHeight w:val="288"/>
        </w:trPr>
        <w:tc>
          <w:tcPr>
            <w:tcW w:w="12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AFD6CF5" w14:textId="77777777" w:rsidR="008E3AB0" w:rsidRPr="00F1673A" w:rsidRDefault="008E3AB0" w:rsidP="005606D4">
            <w:pPr>
              <w:spacing w:after="0"/>
              <w:rPr>
                <w:rFonts w:cstheme="minorHAnsi"/>
                <w:b/>
                <w:sz w:val="20"/>
                <w:szCs w:val="20"/>
              </w:rPr>
            </w:pPr>
            <w:r w:rsidRPr="00F1673A">
              <w:rPr>
                <w:rFonts w:cstheme="minorHAnsi"/>
                <w:b/>
                <w:sz w:val="20"/>
                <w:szCs w:val="20"/>
              </w:rPr>
              <w:t>Equipment</w:t>
            </w:r>
          </w:p>
        </w:tc>
        <w:tc>
          <w:tcPr>
            <w:tcW w:w="16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749ED8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F1673A">
              <w:rPr>
                <w:rFonts w:cstheme="minorHAnsi"/>
                <w:b/>
                <w:sz w:val="20"/>
                <w:szCs w:val="20"/>
              </w:rPr>
              <w:t>Width of the implement (m)**</w:t>
            </w:r>
          </w:p>
        </w:tc>
        <w:tc>
          <w:tcPr>
            <w:tcW w:w="13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A2993D5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F1673A">
              <w:rPr>
                <w:rFonts w:cstheme="minorHAnsi"/>
                <w:b/>
                <w:sz w:val="20"/>
                <w:szCs w:val="20"/>
              </w:rPr>
              <w:t>Overlap percentage**</w:t>
            </w:r>
          </w:p>
        </w:tc>
        <w:tc>
          <w:tcPr>
            <w:tcW w:w="12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81912A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F1673A">
              <w:rPr>
                <w:rFonts w:cstheme="minorHAnsi"/>
                <w:b/>
                <w:sz w:val="20"/>
                <w:szCs w:val="20"/>
              </w:rPr>
              <w:t>Field speed (km/</w:t>
            </w:r>
            <w:proofErr w:type="gramStart"/>
            <w:r w:rsidRPr="00F1673A">
              <w:rPr>
                <w:rFonts w:cstheme="minorHAnsi"/>
                <w:b/>
                <w:sz w:val="20"/>
                <w:szCs w:val="20"/>
              </w:rPr>
              <w:t>hr)*</w:t>
            </w:r>
            <w:proofErr w:type="gramEnd"/>
            <w:r w:rsidRPr="00F1673A">
              <w:rPr>
                <w:rFonts w:cstheme="minorHAnsi"/>
                <w:b/>
                <w:sz w:val="20"/>
                <w:szCs w:val="20"/>
              </w:rPr>
              <w:t>*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4EDFE1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F1673A">
              <w:rPr>
                <w:rFonts w:cstheme="minorHAnsi"/>
                <w:b/>
                <w:sz w:val="20"/>
                <w:szCs w:val="20"/>
              </w:rPr>
              <w:t>Field Efficiency (%) ***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93A9021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F1673A">
              <w:rPr>
                <w:rFonts w:cstheme="minorHAnsi"/>
                <w:b/>
                <w:sz w:val="20"/>
                <w:szCs w:val="20"/>
              </w:rPr>
              <w:t>Area/hr</w:t>
            </w:r>
          </w:p>
        </w:tc>
        <w:tc>
          <w:tcPr>
            <w:tcW w:w="7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6B8038E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F1673A">
              <w:rPr>
                <w:rFonts w:cstheme="minorHAnsi"/>
                <w:b/>
                <w:sz w:val="20"/>
                <w:szCs w:val="20"/>
              </w:rPr>
              <w:t>hr/ha</w:t>
            </w:r>
          </w:p>
        </w:tc>
      </w:tr>
      <w:tr w:rsidR="008E3AB0" w:rsidRPr="00F1673A" w14:paraId="50A9E50B" w14:textId="77777777" w:rsidTr="005336F3">
        <w:trPr>
          <w:trHeight w:val="288"/>
        </w:trPr>
        <w:tc>
          <w:tcPr>
            <w:tcW w:w="8705" w:type="dxa"/>
            <w:gridSpan w:val="7"/>
            <w:tcBorders>
              <w:top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EFBE5C0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b/>
                <w:bCs/>
                <w:i/>
                <w:iCs/>
                <w:sz w:val="20"/>
                <w:szCs w:val="20"/>
              </w:rPr>
              <w:t>1 ha Rectangular Field</w:t>
            </w:r>
          </w:p>
        </w:tc>
      </w:tr>
      <w:tr w:rsidR="008E3AB0" w:rsidRPr="00F1673A" w14:paraId="36E8BA96" w14:textId="77777777" w:rsidTr="005606D4">
        <w:trPr>
          <w:trHeight w:val="288"/>
        </w:trPr>
        <w:tc>
          <w:tcPr>
            <w:tcW w:w="8705" w:type="dxa"/>
            <w:gridSpan w:val="7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0C4BF39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HFH equipment set (38</w:t>
            </w:r>
            <w:proofErr w:type="gramStart"/>
            <w:r w:rsidRPr="00F1673A">
              <w:rPr>
                <w:rFonts w:cstheme="minorHAnsi"/>
                <w:sz w:val="20"/>
                <w:szCs w:val="20"/>
              </w:rPr>
              <w:t>hp)*</w:t>
            </w:r>
            <w:proofErr w:type="gramEnd"/>
            <w:r w:rsidRPr="00F1673A">
              <w:rPr>
                <w:rFonts w:cstheme="minorHAnsi"/>
                <w:sz w:val="20"/>
                <w:szCs w:val="20"/>
              </w:rPr>
              <w:t>:</w:t>
            </w:r>
          </w:p>
        </w:tc>
      </w:tr>
      <w:tr w:rsidR="008E3AB0" w:rsidRPr="00F1673A" w14:paraId="29F98257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94ACDE8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Drill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5CA06B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5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2704E4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9770128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.2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5744AC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73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9666A4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32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907C411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.12</w:t>
            </w:r>
          </w:p>
        </w:tc>
      </w:tr>
      <w:tr w:rsidR="008E3AB0" w:rsidRPr="00F1673A" w14:paraId="62B058D3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40A05FD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Sprayer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F94B890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7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7795D9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608CF5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B07E445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46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8CD21D4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45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0979808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69</w:t>
            </w:r>
          </w:p>
        </w:tc>
      </w:tr>
      <w:tr w:rsidR="008E3AB0" w:rsidRPr="00F1673A" w14:paraId="1E1B8E26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24C8267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Combine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C336489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AA4C1AD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DA6BE85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.2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0E7E8C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80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BD91871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47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28B8934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.14</w:t>
            </w:r>
          </w:p>
        </w:tc>
      </w:tr>
      <w:tr w:rsidR="008E3AB0" w:rsidRPr="00F1673A" w14:paraId="199BA690" w14:textId="77777777" w:rsidTr="005606D4">
        <w:trPr>
          <w:trHeight w:val="288"/>
        </w:trPr>
        <w:tc>
          <w:tcPr>
            <w:tcW w:w="8705" w:type="dxa"/>
            <w:gridSpan w:val="7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228FDC1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Larger conventional set (296hp):</w:t>
            </w:r>
          </w:p>
        </w:tc>
      </w:tr>
      <w:tr w:rsidR="008E3AB0" w:rsidRPr="00F1673A" w14:paraId="70D113F3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351A6CD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Drill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E78BAB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6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89F2FA9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DF42DA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B882F8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4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294B33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65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DAD6A3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54</w:t>
            </w:r>
          </w:p>
        </w:tc>
      </w:tr>
      <w:tr w:rsidR="008E3AB0" w:rsidRPr="00F1673A" w14:paraId="77C78AB1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FF74C29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Sprayer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D319689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6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268F737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FE0ACC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95055A8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3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9F2FD4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7.45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9EC42B1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13</w:t>
            </w:r>
          </w:p>
        </w:tc>
      </w:tr>
      <w:tr w:rsidR="008E3AB0" w:rsidRPr="00F1673A" w14:paraId="1A46EF23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D209506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Combine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601D03D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7.5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E9E6B75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E8D434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C5B5B47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2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7C99420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65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B446797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54</w:t>
            </w:r>
          </w:p>
        </w:tc>
      </w:tr>
      <w:tr w:rsidR="008E3AB0" w:rsidRPr="00F1673A" w14:paraId="6F896DDA" w14:textId="77777777" w:rsidTr="005606D4">
        <w:trPr>
          <w:trHeight w:val="288"/>
        </w:trPr>
        <w:tc>
          <w:tcPr>
            <w:tcW w:w="8705" w:type="dxa"/>
            <w:gridSpan w:val="7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E50DF0B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Small conventional set (150hp):</w:t>
            </w:r>
          </w:p>
        </w:tc>
      </w:tr>
      <w:tr w:rsidR="008E3AB0" w:rsidRPr="00F1673A" w14:paraId="50DEC5ED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64841A1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Drill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D0A73AA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50400B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59D7DDE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5F2AFBA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46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A4C32A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62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83F564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61</w:t>
            </w:r>
          </w:p>
        </w:tc>
      </w:tr>
      <w:tr w:rsidR="008E3AB0" w:rsidRPr="00F1673A" w14:paraId="72CEB2CA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D5BFBE7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Sprayer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CDB887D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4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D0FE66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606995D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6367B78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2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32BA003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6.91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BA63868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14</w:t>
            </w:r>
          </w:p>
        </w:tc>
      </w:tr>
      <w:tr w:rsidR="008E3AB0" w:rsidRPr="00F1673A" w14:paraId="1AD22573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EADEB63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Combine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12C267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4.5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5CD1DB7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8F9D80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3E0BF75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45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01DD99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55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430AFB9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83</w:t>
            </w:r>
          </w:p>
        </w:tc>
      </w:tr>
      <w:tr w:rsidR="008E3AB0" w:rsidRPr="00F1673A" w14:paraId="37ABF92C" w14:textId="77777777" w:rsidTr="005606D4">
        <w:trPr>
          <w:trHeight w:val="288"/>
        </w:trPr>
        <w:tc>
          <w:tcPr>
            <w:tcW w:w="8705" w:type="dxa"/>
            <w:gridSpan w:val="7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AF36D12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b/>
                <w:bCs/>
                <w:i/>
                <w:iCs/>
                <w:sz w:val="20"/>
                <w:szCs w:val="20"/>
              </w:rPr>
              <w:t>10 ha Rectangular Field</w:t>
            </w:r>
          </w:p>
        </w:tc>
      </w:tr>
      <w:tr w:rsidR="008E3AB0" w:rsidRPr="00F1673A" w14:paraId="45AD778B" w14:textId="77777777" w:rsidTr="005606D4">
        <w:trPr>
          <w:trHeight w:val="288"/>
        </w:trPr>
        <w:tc>
          <w:tcPr>
            <w:tcW w:w="8705" w:type="dxa"/>
            <w:gridSpan w:val="7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B82D836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HFH equipment set (38hp):</w:t>
            </w:r>
          </w:p>
        </w:tc>
      </w:tr>
      <w:tr w:rsidR="008E3AB0" w:rsidRPr="00F1673A" w14:paraId="69347F26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ACFE6DD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Drill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4D87E30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5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06D990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793A398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.2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5F7A4B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84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8778D3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37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D7128B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.71</w:t>
            </w:r>
          </w:p>
        </w:tc>
      </w:tr>
      <w:tr w:rsidR="008E3AB0" w:rsidRPr="00F1673A" w14:paraId="0E9D28E0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DFEC041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Sprayer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1224339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7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A79B1B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9A42C7A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A4AFA1E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70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96A3AC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.21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B5D8AA8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45</w:t>
            </w:r>
          </w:p>
        </w:tc>
      </w:tr>
      <w:tr w:rsidR="008E3AB0" w:rsidRPr="00F1673A" w14:paraId="6FE4A0AB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E35C4AF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Combine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FC746F7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AFA3FF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D7465C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.2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5708F74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92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A3C360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54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2F158B3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86</w:t>
            </w:r>
          </w:p>
        </w:tc>
      </w:tr>
      <w:tr w:rsidR="008E3AB0" w:rsidRPr="00F1673A" w14:paraId="364CBB74" w14:textId="77777777" w:rsidTr="005606D4">
        <w:trPr>
          <w:trHeight w:val="288"/>
        </w:trPr>
        <w:tc>
          <w:tcPr>
            <w:tcW w:w="8705" w:type="dxa"/>
            <w:gridSpan w:val="7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0F4B190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Larger conventional set (296hp):</w:t>
            </w:r>
          </w:p>
        </w:tc>
      </w:tr>
      <w:tr w:rsidR="008E3AB0" w:rsidRPr="00F1673A" w14:paraId="0084475A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8C01853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Drill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C71F10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6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A399C2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F292804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8F0E7D0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82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CF9DF8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.21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901AE30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45</w:t>
            </w:r>
          </w:p>
        </w:tc>
      </w:tr>
      <w:tr w:rsidR="008E3AB0" w:rsidRPr="00F1673A" w14:paraId="65E3AF4A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DB1E7FD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Sprayer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1DB9C3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6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86C65F3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18FFBA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BB56652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49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92323E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5.88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425B6D3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06</w:t>
            </w:r>
          </w:p>
        </w:tc>
      </w:tr>
      <w:tr w:rsidR="008E3AB0" w:rsidRPr="00F1673A" w14:paraId="43FDB868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AC8A6C9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Combine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EB3655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7.5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344231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803B4D9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13DD435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82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C02B3E4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66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EBC2C55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60</w:t>
            </w:r>
          </w:p>
        </w:tc>
      </w:tr>
      <w:tr w:rsidR="008E3AB0" w:rsidRPr="00F1673A" w14:paraId="28E66617" w14:textId="77777777" w:rsidTr="005606D4">
        <w:trPr>
          <w:trHeight w:val="288"/>
        </w:trPr>
        <w:tc>
          <w:tcPr>
            <w:tcW w:w="8705" w:type="dxa"/>
            <w:gridSpan w:val="7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7984D9D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Small conventional set (150hp):</w:t>
            </w:r>
          </w:p>
        </w:tc>
      </w:tr>
      <w:tr w:rsidR="008E3AB0" w:rsidRPr="00F1673A" w14:paraId="7AE400CD" w14:textId="77777777" w:rsidTr="005606D4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9E7431E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Drill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806A9A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2A7E1C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D8E9021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13BF1D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83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3BAAE1B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12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BB6478E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89</w:t>
            </w:r>
          </w:p>
        </w:tc>
      </w:tr>
      <w:tr w:rsidR="008E3AB0" w:rsidRPr="00F1673A" w14:paraId="44A1164B" w14:textId="77777777" w:rsidTr="005336F3">
        <w:trPr>
          <w:trHeight w:val="288"/>
        </w:trPr>
        <w:tc>
          <w:tcPr>
            <w:tcW w:w="1285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7FFC018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Sprayer</w:t>
            </w:r>
          </w:p>
        </w:tc>
        <w:tc>
          <w:tcPr>
            <w:tcW w:w="1692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97929DE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24</w:t>
            </w:r>
          </w:p>
        </w:tc>
        <w:tc>
          <w:tcPr>
            <w:tcW w:w="133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847F89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C19D6D6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</w:t>
            </w:r>
          </w:p>
        </w:tc>
        <w:tc>
          <w:tcPr>
            <w:tcW w:w="1559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65398D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45%</w:t>
            </w:r>
          </w:p>
        </w:tc>
        <w:tc>
          <w:tcPr>
            <w:tcW w:w="850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01C87A4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9.72</w:t>
            </w:r>
          </w:p>
        </w:tc>
        <w:tc>
          <w:tcPr>
            <w:tcW w:w="767" w:type="dxa"/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18C763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10</w:t>
            </w:r>
          </w:p>
        </w:tc>
      </w:tr>
      <w:tr w:rsidR="008E3AB0" w:rsidRPr="00F1673A" w14:paraId="1F8DC21E" w14:textId="77777777" w:rsidTr="005336F3">
        <w:trPr>
          <w:trHeight w:val="288"/>
        </w:trPr>
        <w:tc>
          <w:tcPr>
            <w:tcW w:w="1285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2E1190E" w14:textId="77777777" w:rsidR="008E3AB0" w:rsidRPr="00F1673A" w:rsidRDefault="008E3AB0" w:rsidP="005606D4">
            <w:pPr>
              <w:spacing w:after="0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Combine</w:t>
            </w:r>
          </w:p>
        </w:tc>
        <w:tc>
          <w:tcPr>
            <w:tcW w:w="1692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08B17CF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4.5</w:t>
            </w:r>
          </w:p>
        </w:tc>
        <w:tc>
          <w:tcPr>
            <w:tcW w:w="1336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31D456E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0%</w:t>
            </w:r>
          </w:p>
        </w:tc>
        <w:tc>
          <w:tcPr>
            <w:tcW w:w="1216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4FD4FA7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4E5601C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86%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EA4CC9D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1.04</w:t>
            </w:r>
          </w:p>
        </w:tc>
        <w:tc>
          <w:tcPr>
            <w:tcW w:w="767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34A96F3" w14:textId="77777777" w:rsidR="008E3AB0" w:rsidRPr="00F1673A" w:rsidRDefault="008E3AB0" w:rsidP="005606D4">
            <w:pPr>
              <w:spacing w:after="0"/>
              <w:jc w:val="center"/>
              <w:rPr>
                <w:rFonts w:cstheme="minorHAnsi"/>
                <w:sz w:val="20"/>
                <w:szCs w:val="20"/>
              </w:rPr>
            </w:pPr>
            <w:r w:rsidRPr="00F1673A">
              <w:rPr>
                <w:rFonts w:cstheme="minorHAnsi"/>
                <w:sz w:val="20"/>
                <w:szCs w:val="20"/>
              </w:rPr>
              <w:t>0.96</w:t>
            </w:r>
          </w:p>
        </w:tc>
      </w:tr>
    </w:tbl>
    <w:p w14:paraId="1C5CCA93" w14:textId="77777777" w:rsidR="008E3AB0" w:rsidRDefault="008E3AB0" w:rsidP="008E3AB0">
      <w:pPr>
        <w:rPr>
          <w:sz w:val="20"/>
        </w:rPr>
      </w:pPr>
      <w:r w:rsidRPr="00F1673A">
        <w:rPr>
          <w:b/>
          <w:bCs/>
          <w:sz w:val="20"/>
        </w:rPr>
        <w:t>Note:</w:t>
      </w:r>
      <w:r w:rsidRPr="00F1673A">
        <w:rPr>
          <w:sz w:val="20"/>
        </w:rPr>
        <w:t xml:space="preserve"> * HFH equipment sets representing both 38hp conventional machine with human operator and 38hp autonomous swarm robotics. **The machine specifications and overlap assumptions were collected from the HFH experience and </w:t>
      </w:r>
      <w:proofErr w:type="spellStart"/>
      <w:r w:rsidRPr="00F1673A">
        <w:rPr>
          <w:sz w:val="20"/>
        </w:rPr>
        <w:t>Lowenberg</w:t>
      </w:r>
      <w:proofErr w:type="spellEnd"/>
      <w:r w:rsidRPr="00F1673A">
        <w:rPr>
          <w:sz w:val="20"/>
        </w:rPr>
        <w:t>-DeBoer et al. (2021). *** The authors developed algorithms to estimate the field efficiency of rectangular fields (for details of the estimation procedures and algorithms see the technical note in the supplementary material).</w:t>
      </w:r>
    </w:p>
    <w:p w14:paraId="3C5A4FBB" w14:textId="77777777" w:rsidR="00C0290B" w:rsidRPr="00C0290B" w:rsidRDefault="00C0290B" w:rsidP="00C0290B">
      <w:pPr>
        <w:rPr>
          <w:b/>
        </w:rPr>
      </w:pPr>
    </w:p>
    <w:p w14:paraId="02CA6585" w14:textId="77777777" w:rsidR="00FD5F9F" w:rsidRPr="00681D36" w:rsidRDefault="00FD5F9F" w:rsidP="00FD5F9F">
      <w:pPr>
        <w:pStyle w:val="Heading1"/>
      </w:pPr>
      <w:r w:rsidRPr="00681D36">
        <w:t>Discussion</w:t>
      </w:r>
    </w:p>
    <w:p w14:paraId="29A55B43" w14:textId="77E44159" w:rsidR="00FD5F9F" w:rsidRDefault="00437308" w:rsidP="00FD5F9F">
      <w:r>
        <w:t xml:space="preserve">The </w:t>
      </w:r>
      <w:r w:rsidR="00317DD9">
        <w:t xml:space="preserve">Authors may choose to </w:t>
      </w:r>
      <w:r w:rsidR="00941102">
        <w:t>integrate</w:t>
      </w:r>
      <w:r w:rsidR="00317DD9">
        <w:t xml:space="preserve"> the discussion</w:t>
      </w:r>
      <w:r w:rsidR="00941102">
        <w:t xml:space="preserve"> with the presentation of the Results.</w:t>
      </w:r>
    </w:p>
    <w:p w14:paraId="2F47BC78" w14:textId="77777777" w:rsidR="00437308" w:rsidRDefault="00941102" w:rsidP="00FD5F9F">
      <w:pPr>
        <w:rPr>
          <w:rStyle w:val="Heading1Char"/>
          <w:rFonts w:eastAsia="Calibri"/>
        </w:rPr>
      </w:pPr>
      <w:r w:rsidRPr="00941102">
        <w:rPr>
          <w:rStyle w:val="Heading1Char"/>
          <w:rFonts w:eastAsia="Calibri"/>
        </w:rPr>
        <w:t xml:space="preserve">Conclusion </w:t>
      </w:r>
    </w:p>
    <w:p w14:paraId="3DE773D5" w14:textId="070DE4DF" w:rsidR="00941102" w:rsidRDefault="00437308" w:rsidP="00FD5F9F">
      <w:r>
        <w:t xml:space="preserve">This section is </w:t>
      </w:r>
      <w:r w:rsidR="00941102">
        <w:t>optional</w:t>
      </w:r>
      <w:r>
        <w:t>. You may also include a section for Acknowledgements if appropriate.</w:t>
      </w:r>
    </w:p>
    <w:p w14:paraId="642EF4EF" w14:textId="77777777" w:rsidR="00941102" w:rsidRPr="00FD5F9F" w:rsidRDefault="00941102" w:rsidP="00FD5F9F"/>
    <w:p w14:paraId="47AAD8CE" w14:textId="77777777" w:rsidR="00FD5F9F" w:rsidRPr="00681D36" w:rsidRDefault="00FD5F9F" w:rsidP="00FD5F9F">
      <w:pPr>
        <w:pStyle w:val="Heading1"/>
      </w:pPr>
      <w:r w:rsidRPr="00681D36">
        <w:lastRenderedPageBreak/>
        <w:t>References</w:t>
      </w:r>
      <w:bookmarkStart w:id="4" w:name="_GoBack"/>
      <w:bookmarkEnd w:id="4"/>
    </w:p>
    <w:p w14:paraId="2ADCE492" w14:textId="6EE017C3" w:rsidR="003C28DC" w:rsidRDefault="006228BA" w:rsidP="00FD5F9F">
      <w:pPr>
        <w:rPr>
          <w:b/>
        </w:rPr>
      </w:pPr>
      <w:r>
        <w:t>‘</w:t>
      </w:r>
      <w:r w:rsidR="00AD4113">
        <w:t>Harvard’</w:t>
      </w:r>
      <w:r w:rsidR="006F785F">
        <w:t xml:space="preserve"> Referencing</w:t>
      </w:r>
      <w:r w:rsidR="00AD4113">
        <w:t xml:space="preserve"> without numbering…</w:t>
      </w:r>
    </w:p>
    <w:p w14:paraId="50717359" w14:textId="77777777" w:rsidR="00437308" w:rsidRPr="00437308" w:rsidRDefault="003C28DC" w:rsidP="00437308">
      <w:pPr>
        <w:rPr>
          <w:noProof/>
        </w:rPr>
      </w:pPr>
      <w:r>
        <w:rPr>
          <w:b/>
        </w:rPr>
        <w:fldChar w:fldCharType="begin"/>
      </w:r>
      <w:r w:rsidRPr="00AD4113"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437308" w:rsidRPr="00437308">
        <w:rPr>
          <w:noProof/>
        </w:rPr>
        <w:t xml:space="preserve">A. K. M. ABDULLAH, A.-A., LOWENBERG-DEBOER, J., FRANKLIN, K. &amp; BEHRENDT, K. Economic Implications of Field Size for Autonomous Arable Crop Equipment </w:t>
      </w:r>
      <w:r w:rsidR="00437308" w:rsidRPr="00437308">
        <w:rPr>
          <w:i/>
          <w:noProof/>
        </w:rPr>
        <w:t xml:space="preserve">In: </w:t>
      </w:r>
      <w:r w:rsidR="00437308" w:rsidRPr="00437308">
        <w:rPr>
          <w:noProof/>
        </w:rPr>
        <w:t>BEHRENDT, K. &amp; PAPARAS, D., eds. 4th Symposium on Agri-Tech Economics for Sustainable Futures, 20-21 September 2021 2021 Newport, UK. Global Institute for Agri-Tech Economics, Harper Adams University, 18-37.</w:t>
      </w:r>
    </w:p>
    <w:p w14:paraId="79A06D00" w14:textId="77777777" w:rsidR="00437308" w:rsidRPr="00437308" w:rsidRDefault="00437308" w:rsidP="00437308">
      <w:pPr>
        <w:rPr>
          <w:noProof/>
        </w:rPr>
      </w:pPr>
      <w:r w:rsidRPr="00437308">
        <w:rPr>
          <w:noProof/>
        </w:rPr>
        <w:t xml:space="preserve">HOLLAND, J. E. &amp; BEHRENDT, K. 2021. The economics of liming in arable crop rotations: analysis of the 35-year Rothamsted and Woburn liming experiments. </w:t>
      </w:r>
      <w:r w:rsidRPr="00437308">
        <w:rPr>
          <w:i/>
          <w:noProof/>
        </w:rPr>
        <w:t>Soil Use and Management,</w:t>
      </w:r>
      <w:r w:rsidRPr="00437308">
        <w:rPr>
          <w:noProof/>
        </w:rPr>
        <w:t xml:space="preserve"> 37</w:t>
      </w:r>
      <w:r w:rsidRPr="00437308">
        <w:rPr>
          <w:b/>
          <w:noProof/>
        </w:rPr>
        <w:t>,</w:t>
      </w:r>
      <w:r w:rsidRPr="00437308">
        <w:rPr>
          <w:noProof/>
        </w:rPr>
        <w:t xml:space="preserve"> 342-352.</w:t>
      </w:r>
    </w:p>
    <w:p w14:paraId="41BCD26B" w14:textId="77777777" w:rsidR="00437308" w:rsidRPr="00437308" w:rsidRDefault="00437308" w:rsidP="00437308">
      <w:pPr>
        <w:rPr>
          <w:noProof/>
        </w:rPr>
      </w:pPr>
      <w:r w:rsidRPr="00437308">
        <w:rPr>
          <w:noProof/>
        </w:rPr>
        <w:t xml:space="preserve">LOWENBERG-DEBOER, J., BEHRENDT, K., EHLERS, M.-H., DILLON, C., GABRIEL, A., HUANG, I. Y., KUMWENDA, I., MARK, T., MEYER-AURICH, A., MILICS, G., OLAGUNJU, K. O., PEDERSEN, S. M., SHOCKLEY, J. &amp; ROSE, D. 2021. Lessons to be learned in adoption of autonomous equipment for field crops. </w:t>
      </w:r>
      <w:r w:rsidRPr="00437308">
        <w:rPr>
          <w:i/>
          <w:noProof/>
        </w:rPr>
        <w:t>Applied Economic Perspectives and Policy,</w:t>
      </w:r>
      <w:r w:rsidRPr="00437308">
        <w:rPr>
          <w:noProof/>
        </w:rPr>
        <w:t xml:space="preserve"> n/a</w:t>
      </w:r>
      <w:r w:rsidRPr="00437308">
        <w:rPr>
          <w:b/>
          <w:noProof/>
        </w:rPr>
        <w:t>,</w:t>
      </w:r>
      <w:r w:rsidRPr="00437308">
        <w:rPr>
          <w:noProof/>
        </w:rPr>
        <w:t xml:space="preserve"> 1-17.</w:t>
      </w:r>
    </w:p>
    <w:p w14:paraId="6BECBFF5" w14:textId="77777777" w:rsidR="00437308" w:rsidRPr="00437308" w:rsidRDefault="00437308" w:rsidP="00437308">
      <w:pPr>
        <w:rPr>
          <w:noProof/>
        </w:rPr>
      </w:pPr>
      <w:r w:rsidRPr="00437308">
        <w:rPr>
          <w:noProof/>
        </w:rPr>
        <w:t xml:space="preserve">TREBECK, D. B. &amp; HARDAKER, J. B. 1972. The integrated use of simulation and stochastic programming for whole farm planning under risk. </w:t>
      </w:r>
      <w:r w:rsidRPr="00437308">
        <w:rPr>
          <w:i/>
          <w:noProof/>
        </w:rPr>
        <w:t>Australian Journal of Agricultural Economics,</w:t>
      </w:r>
      <w:r w:rsidRPr="00437308">
        <w:rPr>
          <w:noProof/>
        </w:rPr>
        <w:t xml:space="preserve"> 16</w:t>
      </w:r>
      <w:r w:rsidRPr="00437308">
        <w:rPr>
          <w:b/>
          <w:noProof/>
        </w:rPr>
        <w:t>,</w:t>
      </w:r>
      <w:r w:rsidRPr="00437308">
        <w:rPr>
          <w:noProof/>
        </w:rPr>
        <w:t xml:space="preserve"> 115-126.</w:t>
      </w:r>
    </w:p>
    <w:p w14:paraId="61330F37" w14:textId="7043965F" w:rsidR="00834414" w:rsidRPr="00933E98" w:rsidRDefault="003C28DC" w:rsidP="00437308">
      <w:pPr>
        <w:rPr>
          <w:b/>
        </w:rPr>
      </w:pPr>
      <w:r>
        <w:rPr>
          <w:b/>
        </w:rPr>
        <w:fldChar w:fldCharType="end"/>
      </w:r>
    </w:p>
    <w:sectPr w:rsidR="00834414" w:rsidRPr="00933E98" w:rsidSect="00817117">
      <w:footerReference w:type="default" r:id="rId12"/>
      <w:pgSz w:w="11906" w:h="16838"/>
      <w:pgMar w:top="1418" w:right="1418" w:bottom="1418" w:left="1418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6AE4F92" w14:textId="77777777" w:rsidR="003759ED" w:rsidRDefault="003759ED">
      <w:r>
        <w:separator/>
      </w:r>
    </w:p>
  </w:endnote>
  <w:endnote w:type="continuationSeparator" w:id="0">
    <w:p w14:paraId="72151A56" w14:textId="77777777" w:rsidR="003759ED" w:rsidRDefault="003759E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556541254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2A23520D" w14:textId="6B4D98DF" w:rsidR="00817117" w:rsidRDefault="00C51FD4" w:rsidP="00430A22">
        <w:pPr>
          <w:pStyle w:val="Footer"/>
          <w:pBdr>
            <w:top w:val="single" w:sz="4" w:space="1" w:color="D9D9D9" w:themeColor="background1" w:themeShade="D9"/>
          </w:pBdr>
          <w:tabs>
            <w:tab w:val="clear" w:pos="8306"/>
            <w:tab w:val="right" w:pos="9070"/>
          </w:tabs>
          <w:jc w:val="left"/>
        </w:pPr>
        <w:r w:rsidRPr="00C51FD4">
          <w:rPr>
            <w:i/>
          </w:rPr>
          <w:t>5</w:t>
        </w:r>
        <w:r w:rsidR="00430A22" w:rsidRPr="00430A22">
          <w:rPr>
            <w:vertAlign w:val="superscript"/>
          </w:rPr>
          <w:t>th</w:t>
        </w:r>
        <w:r w:rsidR="00430A22">
          <w:t xml:space="preserve"> </w:t>
        </w:r>
        <w:r w:rsidR="00C1120E">
          <w:rPr>
            <w:i/>
          </w:rPr>
          <w:t>Symposium</w:t>
        </w:r>
        <w:r w:rsidR="00C1120E" w:rsidRPr="001E5366">
          <w:rPr>
            <w:i/>
          </w:rPr>
          <w:t xml:space="preserve"> on Agri-Tech Economics</w:t>
        </w:r>
        <w:r w:rsidR="00C1120E">
          <w:rPr>
            <w:i/>
          </w:rPr>
          <w:t xml:space="preserve"> – 202</w:t>
        </w:r>
        <w:r w:rsidR="00203F67">
          <w:rPr>
            <w:i/>
          </w:rPr>
          <w:t>2</w:t>
        </w:r>
        <w:r w:rsidR="00C1120E">
          <w:rPr>
            <w:i/>
          </w:rPr>
          <w:t xml:space="preserve">                            </w:t>
        </w:r>
        <w:r w:rsidR="00C1120E">
          <w:rPr>
            <w:i/>
          </w:rPr>
          <w:tab/>
        </w:r>
        <w:r w:rsidR="00817117">
          <w:fldChar w:fldCharType="begin"/>
        </w:r>
        <w:r w:rsidR="00817117">
          <w:instrText xml:space="preserve"> PAGE   \* MERGEFORMAT </w:instrText>
        </w:r>
        <w:r w:rsidR="00817117">
          <w:fldChar w:fldCharType="separate"/>
        </w:r>
        <w:r w:rsidR="00B40F26">
          <w:rPr>
            <w:noProof/>
          </w:rPr>
          <w:t>2</w:t>
        </w:r>
        <w:r w:rsidR="00817117">
          <w:rPr>
            <w:noProof/>
          </w:rPr>
          <w:fldChar w:fldCharType="end"/>
        </w:r>
        <w:r w:rsidR="00817117">
          <w:t xml:space="preserve"> | </w:t>
        </w:r>
        <w:r w:rsidR="00817117">
          <w:rPr>
            <w:color w:val="7F7F7F" w:themeColor="background1" w:themeShade="7F"/>
            <w:spacing w:val="60"/>
          </w:rPr>
          <w:t>Page</w:t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18F057" w14:textId="77777777" w:rsidR="003759ED" w:rsidRDefault="003759ED">
      <w:r>
        <w:separator/>
      </w:r>
    </w:p>
  </w:footnote>
  <w:footnote w:type="continuationSeparator" w:id="0">
    <w:p w14:paraId="4FB49F5C" w14:textId="77777777" w:rsidR="003759ED" w:rsidRDefault="003759E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B88CFA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16E0E5F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97840D1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D7208FF0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728DA18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D3E2FE7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060F40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D90B25E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7ACFEC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332B54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542B45CD"/>
    <w:multiLevelType w:val="hybridMultilevel"/>
    <w:tmpl w:val="BDA29D74"/>
    <w:lvl w:ilvl="0" w:tplc="1846B726">
      <w:start w:val="1"/>
      <w:numFmt w:val="decimal"/>
      <w:pStyle w:val="EndNoteBibliography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5BCF6B8A"/>
    <w:multiLevelType w:val="hybridMultilevel"/>
    <w:tmpl w:val="DC10D17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CB25C9D"/>
    <w:multiLevelType w:val="hybridMultilevel"/>
    <w:tmpl w:val="85E40D1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CE95577"/>
    <w:multiLevelType w:val="hybridMultilevel"/>
    <w:tmpl w:val="D5E44B5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9"/>
  </w:num>
  <w:num w:numId="4">
    <w:abstractNumId w:val="7"/>
  </w:num>
  <w:num w:numId="5">
    <w:abstractNumId w:val="6"/>
  </w:num>
  <w:num w:numId="6">
    <w:abstractNumId w:val="5"/>
  </w:num>
  <w:num w:numId="7">
    <w:abstractNumId w:val="4"/>
  </w:num>
  <w:num w:numId="8">
    <w:abstractNumId w:val="8"/>
  </w:num>
  <w:num w:numId="9">
    <w:abstractNumId w:val="3"/>
  </w:num>
  <w:num w:numId="10">
    <w:abstractNumId w:val="2"/>
  </w:num>
  <w:num w:numId="11">
    <w:abstractNumId w:val="10"/>
  </w:num>
  <w:num w:numId="12">
    <w:abstractNumId w:val="11"/>
  </w:num>
  <w:num w:numId="13">
    <w:abstractNumId w:val="13"/>
  </w:num>
  <w:num w:numId="14">
    <w:abstractNumId w:val="12"/>
  </w:num>
  <w:num w:numId="15">
    <w:abstractNumId w:val="10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xwedpayarrrpewdawvw096prxrpppvszwp&quot;&gt;References held 2-Saved&lt;record-ids&gt;&lt;item&gt;45&lt;/item&gt;&lt;item&gt;1658&lt;/item&gt;&lt;item&gt;1693&lt;/item&gt;&lt;item&gt;1697&lt;/item&gt;&lt;/record-ids&gt;&lt;/item&gt;&lt;/Libraries&gt;"/>
  </w:docVars>
  <w:rsids>
    <w:rsidRoot w:val="00234492"/>
    <w:rsid w:val="000105CA"/>
    <w:rsid w:val="00027273"/>
    <w:rsid w:val="00036812"/>
    <w:rsid w:val="00045FA4"/>
    <w:rsid w:val="00055367"/>
    <w:rsid w:val="00060540"/>
    <w:rsid w:val="000868F1"/>
    <w:rsid w:val="00093351"/>
    <w:rsid w:val="000C7FAC"/>
    <w:rsid w:val="000D3AE8"/>
    <w:rsid w:val="000E12DD"/>
    <w:rsid w:val="000F03C0"/>
    <w:rsid w:val="000F5250"/>
    <w:rsid w:val="0010632B"/>
    <w:rsid w:val="00147CBD"/>
    <w:rsid w:val="00152CEE"/>
    <w:rsid w:val="0017354B"/>
    <w:rsid w:val="001D09EF"/>
    <w:rsid w:val="001E2A1D"/>
    <w:rsid w:val="001E4F2A"/>
    <w:rsid w:val="001F11BC"/>
    <w:rsid w:val="00203F67"/>
    <w:rsid w:val="002243CE"/>
    <w:rsid w:val="00226169"/>
    <w:rsid w:val="00234492"/>
    <w:rsid w:val="00235FC4"/>
    <w:rsid w:val="00267829"/>
    <w:rsid w:val="00271D21"/>
    <w:rsid w:val="00297A59"/>
    <w:rsid w:val="002C7882"/>
    <w:rsid w:val="002D7669"/>
    <w:rsid w:val="002E239B"/>
    <w:rsid w:val="002E27C3"/>
    <w:rsid w:val="00305D25"/>
    <w:rsid w:val="00317DD9"/>
    <w:rsid w:val="003578C0"/>
    <w:rsid w:val="0036447B"/>
    <w:rsid w:val="003646DF"/>
    <w:rsid w:val="003759ED"/>
    <w:rsid w:val="003C28DC"/>
    <w:rsid w:val="003E2869"/>
    <w:rsid w:val="003F626D"/>
    <w:rsid w:val="00412AB4"/>
    <w:rsid w:val="00413C84"/>
    <w:rsid w:val="00422210"/>
    <w:rsid w:val="00430A22"/>
    <w:rsid w:val="00437308"/>
    <w:rsid w:val="00447623"/>
    <w:rsid w:val="004672C8"/>
    <w:rsid w:val="00473373"/>
    <w:rsid w:val="005336F3"/>
    <w:rsid w:val="0054400B"/>
    <w:rsid w:val="0054616E"/>
    <w:rsid w:val="00560B8F"/>
    <w:rsid w:val="00587F8A"/>
    <w:rsid w:val="00597D8B"/>
    <w:rsid w:val="005E333F"/>
    <w:rsid w:val="005F4275"/>
    <w:rsid w:val="005F5E93"/>
    <w:rsid w:val="006228BA"/>
    <w:rsid w:val="00632630"/>
    <w:rsid w:val="006356A9"/>
    <w:rsid w:val="00656872"/>
    <w:rsid w:val="00664A89"/>
    <w:rsid w:val="00681D36"/>
    <w:rsid w:val="00682399"/>
    <w:rsid w:val="00692424"/>
    <w:rsid w:val="006C6DD6"/>
    <w:rsid w:val="006F785F"/>
    <w:rsid w:val="00714427"/>
    <w:rsid w:val="00724454"/>
    <w:rsid w:val="007A0B21"/>
    <w:rsid w:val="007C45FD"/>
    <w:rsid w:val="00805D63"/>
    <w:rsid w:val="00817117"/>
    <w:rsid w:val="008261B8"/>
    <w:rsid w:val="00834414"/>
    <w:rsid w:val="008827C2"/>
    <w:rsid w:val="00890F27"/>
    <w:rsid w:val="008A632A"/>
    <w:rsid w:val="008E3AB0"/>
    <w:rsid w:val="00900018"/>
    <w:rsid w:val="00904596"/>
    <w:rsid w:val="00933E98"/>
    <w:rsid w:val="00941102"/>
    <w:rsid w:val="00941B4A"/>
    <w:rsid w:val="0098123D"/>
    <w:rsid w:val="009832D5"/>
    <w:rsid w:val="009B7E16"/>
    <w:rsid w:val="009C0239"/>
    <w:rsid w:val="00A24842"/>
    <w:rsid w:val="00A256B1"/>
    <w:rsid w:val="00A3048F"/>
    <w:rsid w:val="00A31114"/>
    <w:rsid w:val="00AA5E20"/>
    <w:rsid w:val="00AD4113"/>
    <w:rsid w:val="00AF69E4"/>
    <w:rsid w:val="00B17746"/>
    <w:rsid w:val="00B3498D"/>
    <w:rsid w:val="00B40F26"/>
    <w:rsid w:val="00B51AC9"/>
    <w:rsid w:val="00B529F6"/>
    <w:rsid w:val="00B533B9"/>
    <w:rsid w:val="00B93289"/>
    <w:rsid w:val="00B94377"/>
    <w:rsid w:val="00BB140D"/>
    <w:rsid w:val="00BE2C6A"/>
    <w:rsid w:val="00BE3738"/>
    <w:rsid w:val="00BF3431"/>
    <w:rsid w:val="00C0290B"/>
    <w:rsid w:val="00C1120E"/>
    <w:rsid w:val="00C24A00"/>
    <w:rsid w:val="00C35582"/>
    <w:rsid w:val="00C51FD4"/>
    <w:rsid w:val="00C54342"/>
    <w:rsid w:val="00C56133"/>
    <w:rsid w:val="00C65276"/>
    <w:rsid w:val="00C71CC8"/>
    <w:rsid w:val="00C7596D"/>
    <w:rsid w:val="00C91D1A"/>
    <w:rsid w:val="00C921C5"/>
    <w:rsid w:val="00D32FD2"/>
    <w:rsid w:val="00D84CF5"/>
    <w:rsid w:val="00D866F4"/>
    <w:rsid w:val="00E04961"/>
    <w:rsid w:val="00E162BC"/>
    <w:rsid w:val="00E46DF7"/>
    <w:rsid w:val="00EC5B28"/>
    <w:rsid w:val="00ED7C0C"/>
    <w:rsid w:val="00F01225"/>
    <w:rsid w:val="00F13E50"/>
    <w:rsid w:val="00F149A6"/>
    <w:rsid w:val="00F30D99"/>
    <w:rsid w:val="00F31DAF"/>
    <w:rsid w:val="00F32A6D"/>
    <w:rsid w:val="00F6715C"/>
    <w:rsid w:val="00F702C0"/>
    <w:rsid w:val="00FD5F9F"/>
    <w:rsid w:val="00FF39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9439AC3"/>
  <w15:chartTrackingRefBased/>
  <w15:docId w15:val="{9F19CB4C-8919-48E8-AF26-6B8279AAC0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n-AU" w:eastAsia="en-AU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F785F"/>
    <w:pPr>
      <w:spacing w:after="240"/>
      <w:jc w:val="both"/>
    </w:pPr>
    <w:rPr>
      <w:rFonts w:asciiTheme="minorHAnsi" w:hAnsiTheme="minorHAnsi"/>
      <w:sz w:val="24"/>
      <w:szCs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C1120E"/>
    <w:pPr>
      <w:keepNext/>
      <w:keepLines/>
      <w:spacing w:before="480"/>
      <w:outlineLvl w:val="0"/>
    </w:pPr>
    <w:rPr>
      <w:rFonts w:ascii="Calibri" w:eastAsia="Times New Roman" w:hAnsi="Calibri"/>
      <w:b/>
      <w:bCs/>
      <w:color w:val="002060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AF69E4"/>
    <w:pPr>
      <w:keepNext/>
      <w:keepLines/>
      <w:spacing w:before="20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AF69E4"/>
    <w:pPr>
      <w:keepNext/>
      <w:keepLines/>
      <w:spacing w:before="200"/>
      <w:outlineLvl w:val="2"/>
    </w:pPr>
    <w:rPr>
      <w:rFonts w:ascii="Cambria" w:eastAsia="Times New Roman" w:hAnsi="Cambria"/>
      <w:b/>
      <w:bCs/>
      <w:color w:val="4F81BD"/>
    </w:rPr>
  </w:style>
  <w:style w:type="paragraph" w:styleId="Heading4">
    <w:name w:val="heading 4"/>
    <w:basedOn w:val="Normal"/>
    <w:next w:val="Normal"/>
    <w:link w:val="Heading4Char"/>
    <w:uiPriority w:val="9"/>
    <w:qFormat/>
    <w:rsid w:val="00AF69E4"/>
    <w:pPr>
      <w:keepNext/>
      <w:keepLines/>
      <w:spacing w:before="200"/>
      <w:outlineLvl w:val="3"/>
    </w:pPr>
    <w:rPr>
      <w:rFonts w:ascii="Cambria" w:eastAsia="Times New Roman" w:hAnsi="Cambria"/>
      <w:b/>
      <w:bCs/>
      <w:i/>
      <w:i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A256B1"/>
    <w:rPr>
      <w:rFonts w:eastAsia="Times New Roman"/>
      <w:sz w:val="22"/>
      <w:szCs w:val="22"/>
      <w:lang w:val="en-US" w:eastAsia="en-US"/>
    </w:rPr>
  </w:style>
  <w:style w:type="character" w:customStyle="1" w:styleId="NoSpacingChar">
    <w:name w:val="No Spacing Char"/>
    <w:link w:val="NoSpacing"/>
    <w:uiPriority w:val="1"/>
    <w:rsid w:val="00A256B1"/>
    <w:rPr>
      <w:rFonts w:eastAsia="Times New Roman"/>
      <w:sz w:val="22"/>
      <w:szCs w:val="22"/>
      <w:lang w:val="en-US" w:eastAsia="en-US"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56B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A256B1"/>
    <w:rPr>
      <w:rFonts w:ascii="Tahoma" w:hAnsi="Tahoma" w:cs="Tahoma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AF69E4"/>
    <w:pPr>
      <w:spacing w:after="300"/>
      <w:contextualSpacing/>
      <w:jc w:val="center"/>
    </w:pPr>
    <w:rPr>
      <w:rFonts w:eastAsia="Times New Roman"/>
      <w:color w:val="000000"/>
      <w:spacing w:val="5"/>
      <w:kern w:val="28"/>
      <w:sz w:val="52"/>
      <w:szCs w:val="52"/>
    </w:rPr>
  </w:style>
  <w:style w:type="character" w:customStyle="1" w:styleId="TitleChar">
    <w:name w:val="Title Char"/>
    <w:link w:val="Title"/>
    <w:uiPriority w:val="10"/>
    <w:rsid w:val="00AF69E4"/>
    <w:rPr>
      <w:rFonts w:ascii="Times New Roman" w:eastAsia="Times New Roman" w:hAnsi="Times New Roman" w:cs="Times New Roman"/>
      <w:color w:val="000000"/>
      <w:spacing w:val="5"/>
      <w:kern w:val="28"/>
      <w:sz w:val="52"/>
      <w:szCs w:val="52"/>
    </w:rPr>
  </w:style>
  <w:style w:type="character" w:customStyle="1" w:styleId="Heading2Char">
    <w:name w:val="Heading 2 Char"/>
    <w:link w:val="Heading2"/>
    <w:uiPriority w:val="9"/>
    <w:rsid w:val="00AF69E4"/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link w:val="Heading3"/>
    <w:uiPriority w:val="9"/>
    <w:rsid w:val="00AF69E4"/>
    <w:rPr>
      <w:rFonts w:ascii="Cambria" w:eastAsia="Times New Roman" w:hAnsi="Cambria" w:cs="Times New Roman"/>
      <w:b/>
      <w:bCs/>
      <w:color w:val="4F81BD"/>
      <w:sz w:val="24"/>
    </w:rPr>
  </w:style>
  <w:style w:type="character" w:customStyle="1" w:styleId="Heading4Char">
    <w:name w:val="Heading 4 Char"/>
    <w:link w:val="Heading4"/>
    <w:uiPriority w:val="9"/>
    <w:rsid w:val="00AF69E4"/>
    <w:rPr>
      <w:rFonts w:ascii="Cambria" w:eastAsia="Times New Roman" w:hAnsi="Cambria" w:cs="Times New Roman"/>
      <w:b/>
      <w:bCs/>
      <w:i/>
      <w:iCs/>
      <w:color w:val="4F81BD"/>
      <w:sz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060540"/>
    <w:pPr>
      <w:numPr>
        <w:ilvl w:val="1"/>
      </w:numPr>
      <w:ind w:firstLine="720"/>
    </w:pPr>
    <w:rPr>
      <w:rFonts w:ascii="Cambria" w:eastAsia="Times New Roman" w:hAnsi="Cambria"/>
      <w:i/>
      <w:iCs/>
      <w:color w:val="4F81BD"/>
      <w:spacing w:val="15"/>
      <w:szCs w:val="24"/>
    </w:rPr>
  </w:style>
  <w:style w:type="character" w:customStyle="1" w:styleId="SubtitleChar">
    <w:name w:val="Subtitle Char"/>
    <w:link w:val="Subtitle"/>
    <w:uiPriority w:val="11"/>
    <w:rsid w:val="00060540"/>
    <w:rPr>
      <w:rFonts w:ascii="Cambria" w:eastAsia="Times New Roman" w:hAnsi="Cambria" w:cs="Times New Roman"/>
      <w:i/>
      <w:iCs/>
      <w:color w:val="4F81BD"/>
      <w:spacing w:val="15"/>
      <w:sz w:val="24"/>
      <w:szCs w:val="24"/>
    </w:rPr>
  </w:style>
  <w:style w:type="character" w:customStyle="1" w:styleId="Heading1Char">
    <w:name w:val="Heading 1 Char"/>
    <w:link w:val="Heading1"/>
    <w:uiPriority w:val="9"/>
    <w:rsid w:val="00C1120E"/>
    <w:rPr>
      <w:rFonts w:eastAsia="Times New Roman"/>
      <w:b/>
      <w:bCs/>
      <w:color w:val="002060"/>
      <w:sz w:val="28"/>
      <w:szCs w:val="28"/>
      <w:lang w:eastAsia="en-US"/>
    </w:rPr>
  </w:style>
  <w:style w:type="character" w:styleId="PlaceholderText">
    <w:name w:val="Placeholder Text"/>
    <w:uiPriority w:val="99"/>
    <w:semiHidden/>
    <w:rsid w:val="00C56133"/>
    <w:rPr>
      <w:color w:val="808080"/>
    </w:rPr>
  </w:style>
  <w:style w:type="paragraph" w:styleId="Header">
    <w:name w:val="header"/>
    <w:basedOn w:val="Normal"/>
    <w:rsid w:val="003F626D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link w:val="FooterChar"/>
    <w:uiPriority w:val="99"/>
    <w:rsid w:val="003F626D"/>
    <w:pPr>
      <w:tabs>
        <w:tab w:val="center" w:pos="4153"/>
        <w:tab w:val="right" w:pos="8306"/>
      </w:tabs>
    </w:pPr>
  </w:style>
  <w:style w:type="character" w:customStyle="1" w:styleId="StyleKernat7pt">
    <w:name w:val="Style Kern at 7 pt"/>
    <w:rsid w:val="003F626D"/>
    <w:rPr>
      <w:rFonts w:ascii="Times New Roman" w:hAnsi="Times New Roman"/>
      <w:kern w:val="14"/>
      <w:sz w:val="24"/>
    </w:rPr>
  </w:style>
  <w:style w:type="character" w:customStyle="1" w:styleId="FooterChar">
    <w:name w:val="Footer Char"/>
    <w:basedOn w:val="DefaultParagraphFont"/>
    <w:link w:val="Footer"/>
    <w:uiPriority w:val="99"/>
    <w:rsid w:val="00817117"/>
    <w:rPr>
      <w:rFonts w:asciiTheme="minorHAnsi" w:hAnsiTheme="minorHAnsi"/>
      <w:sz w:val="24"/>
      <w:szCs w:val="22"/>
      <w:lang w:eastAsia="en-US"/>
    </w:rPr>
  </w:style>
  <w:style w:type="paragraph" w:styleId="Caption">
    <w:name w:val="caption"/>
    <w:basedOn w:val="Normal"/>
    <w:next w:val="Normal"/>
    <w:uiPriority w:val="35"/>
    <w:qFormat/>
    <w:rsid w:val="00C0290B"/>
    <w:pPr>
      <w:spacing w:after="200"/>
      <w:jc w:val="left"/>
    </w:pPr>
    <w:rPr>
      <w:rFonts w:ascii="Calibri" w:eastAsia="Times New Roman" w:hAnsi="Calibri"/>
      <w:b/>
      <w:bCs/>
      <w:color w:val="4F81BD"/>
      <w:sz w:val="18"/>
      <w:szCs w:val="18"/>
      <w:lang w:val="en-US" w:bidi="en-US"/>
    </w:rPr>
  </w:style>
  <w:style w:type="character" w:styleId="Hyperlink">
    <w:name w:val="Hyperlink"/>
    <w:uiPriority w:val="99"/>
    <w:unhideWhenUsed/>
    <w:rsid w:val="009832D5"/>
    <w:rPr>
      <w:color w:val="0000FF"/>
      <w:u w:val="single"/>
    </w:rPr>
  </w:style>
  <w:style w:type="paragraph" w:customStyle="1" w:styleId="EndNoteBibliography">
    <w:name w:val="EndNote Bibliography"/>
    <w:basedOn w:val="Normal"/>
    <w:rsid w:val="009832D5"/>
    <w:pPr>
      <w:numPr>
        <w:numId w:val="11"/>
      </w:numPr>
      <w:spacing w:after="200"/>
      <w:ind w:left="0" w:firstLine="0"/>
      <w:jc w:val="left"/>
    </w:pPr>
    <w:rPr>
      <w:rFonts w:ascii="Calibri" w:eastAsia="Times New Roman" w:hAnsi="Calibri" w:cs="Calibri"/>
      <w:lang w:val="en-US" w:bidi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9832D5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3C28D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C28DC"/>
    <w:rPr>
      <w:rFonts w:cs="Calibri"/>
      <w:noProof/>
      <w:sz w:val="24"/>
      <w:szCs w:val="22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1.xml"/><Relationship Id="rId5" Type="http://schemas.openxmlformats.org/officeDocument/2006/relationships/webSettings" Target="webSettings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chartUserShapes" Target="../drawings/drawing1.xm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1882351389493399"/>
          <c:y val="9.2550060455926161E-2"/>
          <c:w val="0.83847865750449535"/>
          <c:h val="0.74858061281665622"/>
        </c:manualLayout>
      </c:layout>
      <c:scatterChart>
        <c:scatterStyle val="lineMarker"/>
        <c:varyColors val="0"/>
        <c:ser>
          <c:idx val="0"/>
          <c:order val="0"/>
          <c:tx>
            <c:strRef>
              <c:f>TechNoteCompare!$AJ$6</c:f>
              <c:strCache>
                <c:ptCount val="1"/>
                <c:pt idx="0">
                  <c:v>Conv.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triangle"/>
            <c:size val="11"/>
            <c:spPr>
              <a:solidFill>
                <a:schemeClr val="accent1"/>
              </a:solidFill>
              <a:ln w="9525">
                <a:solidFill>
                  <a:srgbClr val="00B0F0"/>
                </a:solidFill>
              </a:ln>
              <a:effectLst/>
            </c:spPr>
          </c:marker>
          <c:xVal>
            <c:numRef>
              <c:f>TechNoteCompare!$AH$7:$AH$10</c:f>
              <c:numCache>
                <c:formatCode>General</c:formatCode>
                <c:ptCount val="4"/>
                <c:pt idx="0">
                  <c:v>66</c:v>
                </c:pt>
                <c:pt idx="1">
                  <c:v>159</c:v>
                </c:pt>
                <c:pt idx="2">
                  <c:v>284</c:v>
                </c:pt>
                <c:pt idx="3">
                  <c:v>500</c:v>
                </c:pt>
              </c:numCache>
            </c:numRef>
          </c:xVal>
          <c:yVal>
            <c:numRef>
              <c:f>TechNoteCompare!$AJ$7:$AJ$10</c:f>
              <c:numCache>
                <c:formatCode>0</c:formatCode>
                <c:ptCount val="4"/>
                <c:pt idx="0">
                  <c:v>166.35727842527842</c:v>
                </c:pt>
                <c:pt idx="1">
                  <c:v>148.67030159498083</c:v>
                </c:pt>
                <c:pt idx="2">
                  <c:v>136.34039921580768</c:v>
                </c:pt>
                <c:pt idx="3">
                  <c:v>131.4307097826617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BC14-4414-A973-8524944949D1}"/>
            </c:ext>
          </c:extLst>
        </c:ser>
        <c:ser>
          <c:idx val="1"/>
          <c:order val="1"/>
          <c:tx>
            <c:strRef>
              <c:f>TechNoteCompare!$AK$6</c:f>
              <c:strCache>
                <c:ptCount val="1"/>
                <c:pt idx="0">
                  <c:v>10% Supervision Time</c:v>
                </c:pt>
              </c:strCache>
            </c:strRef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10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xVal>
            <c:numRef>
              <c:f>TechNoteCompare!$AH$7:$AH$10</c:f>
              <c:numCache>
                <c:formatCode>General</c:formatCode>
                <c:ptCount val="4"/>
                <c:pt idx="0">
                  <c:v>66</c:v>
                </c:pt>
                <c:pt idx="1">
                  <c:v>159</c:v>
                </c:pt>
                <c:pt idx="2">
                  <c:v>284</c:v>
                </c:pt>
                <c:pt idx="3">
                  <c:v>500</c:v>
                </c:pt>
              </c:numCache>
            </c:numRef>
          </c:xVal>
          <c:yVal>
            <c:numRef>
              <c:f>TechNoteCompare!$AK$7:$AK$10</c:f>
              <c:numCache>
                <c:formatCode>0</c:formatCode>
                <c:ptCount val="4"/>
                <c:pt idx="0">
                  <c:v>131.98191637991641</c:v>
                </c:pt>
                <c:pt idx="1">
                  <c:v>121.54915127360408</c:v>
                </c:pt>
                <c:pt idx="2">
                  <c:v>118.27008392233746</c:v>
                </c:pt>
                <c:pt idx="3">
                  <c:v>114.8925828864468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BC14-4414-A973-8524944949D1}"/>
            </c:ext>
          </c:extLst>
        </c:ser>
        <c:ser>
          <c:idx val="2"/>
          <c:order val="2"/>
          <c:tx>
            <c:strRef>
              <c:f>TechNoteCompare!$AL$6</c:f>
              <c:strCache>
                <c:ptCount val="1"/>
                <c:pt idx="0">
                  <c:v>50% Supervision Time 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star"/>
            <c:size val="16"/>
            <c:spPr>
              <a:noFill/>
              <a:ln w="9525">
                <a:solidFill>
                  <a:srgbClr val="FF0000"/>
                </a:solidFill>
              </a:ln>
              <a:effectLst/>
            </c:spPr>
          </c:marker>
          <c:xVal>
            <c:numRef>
              <c:f>TechNoteCompare!$AH$7:$AH$10</c:f>
              <c:numCache>
                <c:formatCode>General</c:formatCode>
                <c:ptCount val="4"/>
                <c:pt idx="0">
                  <c:v>66</c:v>
                </c:pt>
                <c:pt idx="1">
                  <c:v>159</c:v>
                </c:pt>
                <c:pt idx="2">
                  <c:v>284</c:v>
                </c:pt>
                <c:pt idx="3">
                  <c:v>500</c:v>
                </c:pt>
              </c:numCache>
            </c:numRef>
          </c:xVal>
          <c:yVal>
            <c:numRef>
              <c:f>TechNoteCompare!$AL$7:$AL$10</c:f>
              <c:numCache>
                <c:formatCode>0</c:formatCode>
                <c:ptCount val="4"/>
                <c:pt idx="0">
                  <c:v>147.8675560735561</c:v>
                </c:pt>
                <c:pt idx="1">
                  <c:v>133.74516463550424</c:v>
                </c:pt>
                <c:pt idx="2">
                  <c:v>122.84344821063132</c:v>
                </c:pt>
                <c:pt idx="3">
                  <c:v>117.0647439413919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BC14-4414-A973-8524944949D1}"/>
            </c:ext>
          </c:extLst>
        </c:ser>
        <c:ser>
          <c:idx val="3"/>
          <c:order val="3"/>
          <c:tx>
            <c:v>100% Supervision Time</c:v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diamond"/>
            <c:size val="12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xVal>
            <c:numRef>
              <c:f>TechNoteCompare!$AH$7:$AH$10</c:f>
              <c:numCache>
                <c:formatCode>General</c:formatCode>
                <c:ptCount val="4"/>
                <c:pt idx="0">
                  <c:v>66</c:v>
                </c:pt>
                <c:pt idx="1">
                  <c:v>159</c:v>
                </c:pt>
                <c:pt idx="2">
                  <c:v>284</c:v>
                </c:pt>
                <c:pt idx="3">
                  <c:v>500</c:v>
                </c:pt>
              </c:numCache>
            </c:numRef>
          </c:xVal>
          <c:yVal>
            <c:numRef>
              <c:f>TechNoteCompare!$AM$7:$AM$10</c:f>
              <c:numCache>
                <c:formatCode>0</c:formatCode>
                <c:ptCount val="4"/>
                <c:pt idx="0">
                  <c:v>167.72558604358608</c:v>
                </c:pt>
                <c:pt idx="1">
                  <c:v>143.00099710492159</c:v>
                </c:pt>
                <c:pt idx="2">
                  <c:v>127.95224643588024</c:v>
                </c:pt>
                <c:pt idx="3">
                  <c:v>119.8871767619047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BC14-4414-A973-8524944949D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43535792"/>
        <c:axId val="343540496"/>
      </c:scatterChart>
      <c:valAx>
        <c:axId val="343535792"/>
        <c:scaling>
          <c:orientation val="minMax"/>
        </c:scaling>
        <c:delete val="0"/>
        <c:axPos val="b"/>
        <c:majorGridlines>
          <c:spPr>
            <a:ln w="9525" cap="flat" cmpd="sng" algn="ctr">
              <a:noFill/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343540496"/>
        <c:crosses val="autoZero"/>
        <c:crossBetween val="midCat"/>
      </c:valAx>
      <c:valAx>
        <c:axId val="343540496"/>
        <c:scaling>
          <c:orientation val="minMax"/>
          <c:min val="100"/>
        </c:scaling>
        <c:delete val="0"/>
        <c:axPos val="l"/>
        <c:majorGridlines>
          <c:spPr>
            <a:ln w="9525" cap="flat" cmpd="sng" algn="ctr">
              <a:noFill/>
              <a:round/>
            </a:ln>
            <a:effectLst/>
          </c:spPr>
        </c:majorGridlines>
        <c:numFmt formatCode="0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343535792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36201688551742162"/>
          <c:y val="0.13838352024178796"/>
          <c:w val="0.63798311448257838"/>
          <c:h val="0.1190289724695838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ysClr val="windowText" lastClr="000000"/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1000" baseline="0">
          <a:solidFill>
            <a:sysClr val="windowText" lastClr="000000"/>
          </a:solidFill>
          <a:latin typeface="+mn-lt"/>
        </a:defRPr>
      </a:pPr>
      <a:endParaRPr lang="en-US"/>
    </a:p>
  </c:txPr>
  <c:userShapes r:id="rId3"/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4213</cdr:x>
      <cdr:y>0.92554</cdr:y>
    </cdr:from>
    <cdr:to>
      <cdr:x>0.64981</cdr:x>
      <cdr:y>0.99719</cdr:y>
    </cdr:to>
    <cdr:sp macro="" textlink="">
      <cdr:nvSpPr>
        <cdr:cNvPr id="2" name="Text Box 1"/>
        <cdr:cNvSpPr txBox="1"/>
      </cdr:nvSpPr>
      <cdr:spPr>
        <a:xfrm xmlns:a="http://schemas.openxmlformats.org/drawingml/2006/main">
          <a:off x="2395663" y="3138414"/>
          <a:ext cx="1299405" cy="24296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000">
              <a:latin typeface="+mn-lt"/>
              <a:cs typeface="Times New Roman" panose="02020603050405020304" pitchFamily="18" charset="0"/>
            </a:rPr>
            <a:t>Farm Size (ha)</a:t>
          </a:r>
        </a:p>
      </cdr:txBody>
    </cdr:sp>
  </cdr:relSizeAnchor>
  <cdr:relSizeAnchor xmlns:cdr="http://schemas.openxmlformats.org/drawingml/2006/chartDrawing">
    <cdr:from>
      <cdr:x>0.00639</cdr:x>
      <cdr:y>0.10393</cdr:y>
    </cdr:from>
    <cdr:to>
      <cdr:x>0.05695</cdr:x>
      <cdr:y>0.8427</cdr:y>
    </cdr:to>
    <cdr:sp macro="" textlink="">
      <cdr:nvSpPr>
        <cdr:cNvPr id="3" name="Text Box 2"/>
        <cdr:cNvSpPr txBox="1"/>
      </cdr:nvSpPr>
      <cdr:spPr>
        <a:xfrm xmlns:a="http://schemas.openxmlformats.org/drawingml/2006/main" rot="16200000">
          <a:off x="-1071540" y="1460481"/>
          <a:ext cx="2505074" cy="28896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0"/>
        <a:lstStyle xmlns:a="http://schemas.openxmlformats.org/drawingml/2006/main"/>
        <a:p xmlns:a="http://schemas.openxmlformats.org/drawingml/2006/main">
          <a:pPr algn="ctr"/>
          <a:r>
            <a:rPr lang="en-US" sz="1000">
              <a:latin typeface="+mn-lt"/>
              <a:cs typeface="Times New Roman" panose="02020603050405020304" pitchFamily="18" charset="0"/>
            </a:rPr>
            <a:t>Wheat Cost of Production (£/ton)</a:t>
          </a: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EA4D03-39B0-451F-B14A-1557B583D2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6</Pages>
  <Words>1662</Words>
  <Characters>9477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Workshop proceedings template</vt:lpstr>
    </vt:vector>
  </TitlesOfParts>
  <Manager>kbehrendt@harper-adams.ac.uk</Manager>
  <Company>Harper Adams University</Company>
  <LinksUpToDate>false</LinksUpToDate>
  <CharactersWithSpaces>111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orkshop proceedings template</dc:title>
  <dc:subject/>
  <dc:creator>kbehrendt@harper-adams.ac.uk</dc:creator>
  <cp:keywords>Agri-Tech Economics</cp:keywords>
  <dc:description>Contributed paper prepared for presentation at the INFER Workshop on Agri-Tech Economics for Sustainable Futures, Harper Adams University, September 21-22, 2020</dc:description>
  <cp:lastModifiedBy>Karl Behrendt</cp:lastModifiedBy>
  <cp:revision>9</cp:revision>
  <cp:lastPrinted>2012-05-22T03:03:00Z</cp:lastPrinted>
  <dcterms:created xsi:type="dcterms:W3CDTF">2021-09-04T04:43:00Z</dcterms:created>
  <dcterms:modified xsi:type="dcterms:W3CDTF">2021-10-18T08:27:00Z</dcterms:modified>
</cp:coreProperties>
</file>